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BB20C6" w14:textId="1A2B40FB" w:rsidR="00F10BAA" w:rsidRPr="003925E7" w:rsidRDefault="00C95668" w:rsidP="00D83046">
      <w:pPr>
        <w:pStyle w:val="Heading9"/>
        <w:jc w:val="thaiDistribute"/>
        <w:rPr>
          <w:rFonts w:ascii="TH SarabunPSK" w:hAnsi="TH SarabunPSK" w:cs="TH SarabunPSK"/>
        </w:rPr>
      </w:pPr>
      <w:r w:rsidRPr="003925E7">
        <w:rPr>
          <w:rFonts w:ascii="TH SarabunPSK" w:hAnsi="TH SarabunPSK" w:cs="TH SarabunPSK"/>
        </w:rPr>
        <w:t xml:space="preserve">                </w:t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</w:rPr>
        <w:tab/>
      </w:r>
      <w:r w:rsidRPr="003925E7">
        <w:rPr>
          <w:rFonts w:ascii="TH SarabunPSK" w:hAnsi="TH SarabunPSK" w:cs="TH SarabunPSK"/>
          <w:b/>
          <w:bCs/>
          <w:u w:val="single"/>
          <w:cs/>
        </w:rPr>
        <w:t xml:space="preserve">เอกสารหมายเลข </w:t>
      </w:r>
      <w:r w:rsidRPr="003925E7">
        <w:rPr>
          <w:rFonts w:ascii="TH SarabunPSK" w:hAnsi="TH SarabunPSK" w:cs="TH SarabunPSK"/>
          <w:b/>
          <w:bCs/>
          <w:u w:val="single"/>
        </w:rPr>
        <w:t>1</w:t>
      </w:r>
      <w:r w:rsidRPr="003925E7">
        <w:rPr>
          <w:rFonts w:ascii="TH SarabunPSK" w:hAnsi="TH SarabunPSK" w:cs="TH SarabunPSK"/>
          <w:color w:val="FFFFFF"/>
          <w:cs/>
        </w:rPr>
        <w:t xml:space="preserve">แนบท้าย </w:t>
      </w:r>
      <w:r w:rsidRPr="003925E7">
        <w:rPr>
          <w:rFonts w:ascii="TH SarabunPSK" w:hAnsi="TH SarabunPSK" w:cs="TH SarabunPSK"/>
          <w:color w:val="FFFFFF"/>
        </w:rPr>
        <w:t>4</w:t>
      </w:r>
    </w:p>
    <w:p w14:paraId="1459EE94" w14:textId="450FF22D" w:rsidR="00C95668" w:rsidRPr="001C08D0" w:rsidRDefault="00C95668" w:rsidP="001C08D0">
      <w:pPr>
        <w:pStyle w:val="Heading7"/>
        <w:rPr>
          <w:rFonts w:ascii="TH SarabunPSK" w:hAnsi="TH SarabunPSK" w:cs="TH SarabunPSK"/>
          <w:sz w:val="52"/>
          <w:szCs w:val="52"/>
        </w:rPr>
      </w:pPr>
      <w:r w:rsidRPr="003925E7">
        <w:rPr>
          <w:rFonts w:ascii="TH SarabunPSK" w:hAnsi="TH SarabunPSK" w:cs="TH SarabunPSK"/>
          <w:sz w:val="52"/>
          <w:szCs w:val="52"/>
          <w:cs/>
        </w:rPr>
        <w:t>แบบประเมินคุณสมบัติของบุคคล</w:t>
      </w:r>
    </w:p>
    <w:p w14:paraId="14D8EBBD" w14:textId="77777777" w:rsidR="00DB11B2" w:rsidRPr="003925E7" w:rsidRDefault="00DB11B2" w:rsidP="00DB11B2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16EF6663" w14:textId="5A59C1A8" w:rsidR="00C95668" w:rsidRPr="003925E7" w:rsidRDefault="00C95668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ชื่อ    </w:t>
      </w:r>
      <w:r w:rsidR="000F409D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  <w:t>นาย</w:t>
      </w:r>
      <w:r w:rsidR="002D4CE9" w:rsidRPr="003925E7">
        <w:rPr>
          <w:rFonts w:ascii="TH SarabunPSK" w:hAnsi="TH SarabunPSK" w:cs="TH SarabunPSK"/>
          <w:b/>
          <w:bCs/>
          <w:sz w:val="36"/>
          <w:szCs w:val="36"/>
          <w:cs/>
        </w:rPr>
        <w:t>วิทวัส โหมดเทศ</w:t>
      </w:r>
    </w:p>
    <w:p w14:paraId="60EF0C02" w14:textId="55627A1D" w:rsidR="00EA455C" w:rsidRPr="003925E7" w:rsidRDefault="00EA455C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3DF37F94" w14:textId="77777777" w:rsidR="00DB11B2" w:rsidRPr="003925E7" w:rsidRDefault="00DB11B2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64DC1A2B" w14:textId="40146EE6" w:rsidR="00C95668" w:rsidRPr="003925E7" w:rsidRDefault="00C95668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ตำแหน่ง   </w:t>
      </w:r>
      <w:r w:rsidR="000F409D" w:rsidRPr="003925E7">
        <w:rPr>
          <w:rFonts w:ascii="TH SarabunPSK" w:hAnsi="TH SarabunPSK" w:cs="TH SarabunPSK"/>
          <w:b/>
          <w:bCs/>
          <w:sz w:val="36"/>
          <w:szCs w:val="36"/>
          <w:cs/>
        </w:rPr>
        <w:t>นายสัตวแพทย์ชำนาญการ</w:t>
      </w:r>
      <w:r w:rsidR="00962A7C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ตำแหน่งเลขที่  </w:t>
      </w:r>
      <w:r w:rsidR="003925E7">
        <w:rPr>
          <w:rFonts w:ascii="TH SarabunPSK" w:hAnsi="TH SarabunPSK" w:cs="TH SarabunPSK"/>
          <w:b/>
          <w:bCs/>
          <w:sz w:val="36"/>
          <w:szCs w:val="36"/>
        </w:rPr>
        <w:t>3745</w:t>
      </w: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  </w:t>
      </w:r>
    </w:p>
    <w:p w14:paraId="29A9CB8C" w14:textId="6FCBACCF" w:rsidR="00DB11B2" w:rsidRPr="003925E7" w:rsidRDefault="00DB11B2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73B17230" w14:textId="77777777" w:rsidR="00DB11B2" w:rsidRPr="003925E7" w:rsidRDefault="00DB11B2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684FFAFB" w14:textId="591292FD" w:rsidR="00C95668" w:rsidRPr="003925E7" w:rsidRDefault="002D4CE9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กลุ่มพัฒนาสุขภาพสัตว์</w:t>
      </w:r>
      <w:r w:rsidR="007B47EA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7B47EA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B02A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0F409D" w:rsidRPr="003925E7">
        <w:rPr>
          <w:rFonts w:ascii="TH SarabunPSK" w:hAnsi="TH SarabunPSK" w:cs="TH SarabunPSK"/>
          <w:b/>
          <w:bCs/>
          <w:sz w:val="36"/>
          <w:szCs w:val="36"/>
          <w:cs/>
        </w:rPr>
        <w:t>สำนักงานปศุสัตว</w:t>
      </w:r>
      <w:r w:rsidR="00E33F55" w:rsidRPr="003925E7">
        <w:rPr>
          <w:rFonts w:ascii="TH SarabunPSK" w:hAnsi="TH SarabunPSK" w:cs="TH SarabunPSK"/>
          <w:b/>
          <w:bCs/>
          <w:sz w:val="36"/>
          <w:szCs w:val="36"/>
          <w:cs/>
        </w:rPr>
        <w:t>์จังหวัดเชียง</w:t>
      </w:r>
      <w:r w:rsidR="00E511DF" w:rsidRPr="003925E7">
        <w:rPr>
          <w:rFonts w:ascii="TH SarabunPSK" w:hAnsi="TH SarabunPSK" w:cs="TH SarabunPSK"/>
          <w:b/>
          <w:bCs/>
          <w:sz w:val="36"/>
          <w:szCs w:val="36"/>
          <w:cs/>
        </w:rPr>
        <w:t>ใหม่</w:t>
      </w:r>
      <w:r w:rsidR="00C95668"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</w:p>
    <w:p w14:paraId="28FF5213" w14:textId="11204D17" w:rsidR="00EA455C" w:rsidRPr="003925E7" w:rsidRDefault="00EA455C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1F3A365C" w14:textId="77777777" w:rsidR="00DB11B2" w:rsidRPr="003925E7" w:rsidRDefault="00DB11B2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7441A7A4" w14:textId="5D3CD58D" w:rsidR="00C95668" w:rsidRPr="003925E7" w:rsidRDefault="00C95668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กรมปศุสัตว์</w:t>
      </w:r>
      <w:r w:rsidR="00FD693E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150C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150C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150C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150C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กระทรวงเกษตรและสหกรณ์</w:t>
      </w:r>
    </w:p>
    <w:p w14:paraId="20420E1B" w14:textId="462E4F16" w:rsidR="00EA455C" w:rsidRPr="003925E7" w:rsidRDefault="00EA455C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799CD83B" w14:textId="77777777" w:rsidR="00DB11B2" w:rsidRPr="003925E7" w:rsidRDefault="00DB11B2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7935669B" w14:textId="5CA05A10" w:rsidR="00EA455C" w:rsidRPr="002D2350" w:rsidRDefault="00EA455C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0EAC06B6" w14:textId="0FCA893C" w:rsidR="00195383" w:rsidRPr="003925E7" w:rsidRDefault="00195383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3CB6A3A8" w14:textId="66EBD288" w:rsidR="00C95668" w:rsidRPr="003925E7" w:rsidRDefault="00C95668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ขอประเมินเพื่อ</w:t>
      </w:r>
      <w:r w:rsidR="00D2006C" w:rsidRPr="003925E7">
        <w:rPr>
          <w:rFonts w:ascii="TH SarabunPSK" w:hAnsi="TH SarabunPSK" w:cs="TH SarabunPSK"/>
          <w:b/>
          <w:bCs/>
          <w:sz w:val="36"/>
          <w:szCs w:val="36"/>
          <w:cs/>
        </w:rPr>
        <w:t>ขอรับเงินประจำตำแหน่ง</w:t>
      </w: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</w:p>
    <w:p w14:paraId="66B2E4C8" w14:textId="47E9290F" w:rsidR="00195383" w:rsidRPr="003925E7" w:rsidRDefault="00195383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56D8F79E" w14:textId="77777777" w:rsidR="00195383" w:rsidRPr="003925E7" w:rsidRDefault="00195383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44056D0B" w14:textId="725AA19D" w:rsidR="00E33F55" w:rsidRPr="003925E7" w:rsidRDefault="00E33F55" w:rsidP="0031251C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tabs>
          <w:tab w:val="left" w:pos="4111"/>
          <w:tab w:val="left" w:pos="4395"/>
          <w:tab w:val="left" w:pos="4536"/>
        </w:tabs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ตำแหน่ง   นายสัตวแพทย์ชำนาญการ</w:t>
      </w:r>
      <w:r w:rsidR="00FD693E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31251C">
        <w:rPr>
          <w:rFonts w:ascii="TH SarabunPSK" w:hAnsi="TH SarabunPSK" w:cs="TH SarabunPSK" w:hint="cs"/>
          <w:b/>
          <w:bCs/>
          <w:sz w:val="36"/>
          <w:szCs w:val="36"/>
          <w:cs/>
        </w:rPr>
        <w:tab/>
      </w: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ตำแหน่งเลขที่  </w:t>
      </w:r>
      <w:r w:rsidR="00553F3D" w:rsidRPr="003925E7">
        <w:rPr>
          <w:rFonts w:ascii="TH SarabunPSK" w:hAnsi="TH SarabunPSK" w:cs="TH SarabunPSK"/>
          <w:b/>
          <w:bCs/>
          <w:sz w:val="36"/>
          <w:szCs w:val="36"/>
        </w:rPr>
        <w:t>374</w:t>
      </w:r>
      <w:r w:rsidR="003925E7">
        <w:rPr>
          <w:rFonts w:ascii="TH SarabunPSK" w:hAnsi="TH SarabunPSK" w:cs="TH SarabunPSK"/>
          <w:b/>
          <w:bCs/>
          <w:sz w:val="36"/>
          <w:szCs w:val="36"/>
        </w:rPr>
        <w:t>5</w:t>
      </w: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 </w:t>
      </w:r>
    </w:p>
    <w:p w14:paraId="1F352A12" w14:textId="58624553" w:rsidR="00E33F55" w:rsidRPr="003925E7" w:rsidRDefault="00E33F55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4D0A60FC" w14:textId="77777777" w:rsidR="00195383" w:rsidRPr="003925E7" w:rsidRDefault="00195383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4FFF0A02" w14:textId="0843F015" w:rsidR="00EA455C" w:rsidRPr="003925E7" w:rsidRDefault="00553F3D" w:rsidP="001C08D0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กลุ่มพัฒนาสุขภาพสัตว์</w:t>
      </w:r>
      <w:r w:rsidR="009B02A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B02A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B02A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E33F55" w:rsidRPr="003925E7">
        <w:rPr>
          <w:rFonts w:ascii="TH SarabunPSK" w:hAnsi="TH SarabunPSK" w:cs="TH SarabunPSK"/>
          <w:b/>
          <w:bCs/>
          <w:sz w:val="36"/>
          <w:szCs w:val="36"/>
          <w:cs/>
        </w:rPr>
        <w:t>สำนักงานปศุสัตว์จังหวัดเชียง</w:t>
      </w:r>
      <w:r w:rsidR="00E511DF" w:rsidRPr="003925E7">
        <w:rPr>
          <w:rFonts w:ascii="TH SarabunPSK" w:hAnsi="TH SarabunPSK" w:cs="TH SarabunPSK"/>
          <w:b/>
          <w:bCs/>
          <w:sz w:val="36"/>
          <w:szCs w:val="36"/>
          <w:cs/>
        </w:rPr>
        <w:t>ใหม่</w:t>
      </w:r>
    </w:p>
    <w:p w14:paraId="54C7E33F" w14:textId="77777777" w:rsidR="00DB11B2" w:rsidRDefault="00DB11B2" w:rsidP="00A70D91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7EB3073A" w14:textId="77777777" w:rsidR="001C08D0" w:rsidRPr="003925E7" w:rsidRDefault="001C08D0" w:rsidP="00A70D91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36"/>
          <w:szCs w:val="36"/>
        </w:rPr>
      </w:pPr>
    </w:p>
    <w:p w14:paraId="4F0EAEAD" w14:textId="0F05D727" w:rsidR="004E0F5D" w:rsidRPr="00173C92" w:rsidRDefault="00C95668" w:rsidP="00173C92">
      <w:pPr>
        <w:pBdr>
          <w:top w:val="single" w:sz="4" w:space="0" w:color="auto"/>
          <w:left w:val="single" w:sz="4" w:space="6" w:color="auto"/>
          <w:bottom w:val="single" w:sz="4" w:space="0" w:color="auto"/>
          <w:right w:val="single" w:sz="4" w:space="4" w:color="auto"/>
        </w:pBdr>
        <w:spacing w:line="480" w:lineRule="auto"/>
        <w:rPr>
          <w:rFonts w:ascii="TH SarabunPSK" w:hAnsi="TH SarabunPSK" w:cs="TH SarabunPSK"/>
          <w:b/>
          <w:bCs/>
          <w:sz w:val="36"/>
          <w:szCs w:val="36"/>
          <w:cs/>
        </w:rPr>
        <w:sectPr w:rsidR="004E0F5D" w:rsidRPr="00173C92" w:rsidSect="001C08D0">
          <w:footerReference w:type="even" r:id="rId8"/>
          <w:footerReference w:type="default" r:id="rId9"/>
          <w:headerReference w:type="first" r:id="rId10"/>
          <w:pgSz w:w="11906" w:h="16838" w:code="9"/>
          <w:pgMar w:top="567" w:right="1134" w:bottom="426" w:left="1701" w:header="720" w:footer="720" w:gutter="0"/>
          <w:pgNumType w:start="1"/>
          <w:cols w:space="720"/>
          <w:docGrid w:linePitch="381"/>
        </w:sect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กรมปศุสัตว์</w:t>
      </w:r>
      <w:r w:rsidRPr="003925E7">
        <w:rPr>
          <w:rFonts w:ascii="TH SarabunPSK" w:hAnsi="TH SarabunPSK" w:cs="TH SarabunPSK"/>
          <w:b/>
          <w:bCs/>
          <w:sz w:val="36"/>
          <w:szCs w:val="36"/>
        </w:rPr>
        <w:tab/>
      </w:r>
      <w:r w:rsidRPr="003925E7">
        <w:rPr>
          <w:rFonts w:ascii="TH SarabunPSK" w:hAnsi="TH SarabunPSK" w:cs="TH SarabunPSK"/>
          <w:b/>
          <w:bCs/>
          <w:sz w:val="36"/>
          <w:szCs w:val="36"/>
        </w:rPr>
        <w:tab/>
      </w:r>
      <w:r w:rsidRPr="003925E7">
        <w:rPr>
          <w:rFonts w:ascii="TH SarabunPSK" w:hAnsi="TH SarabunPSK" w:cs="TH SarabunPSK"/>
          <w:b/>
          <w:bCs/>
          <w:sz w:val="36"/>
          <w:szCs w:val="36"/>
        </w:rPr>
        <w:tab/>
      </w:r>
      <w:r w:rsidR="009150C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9150C5" w:rsidRPr="003925E7"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="00173C92">
        <w:rPr>
          <w:rFonts w:ascii="TH SarabunPSK" w:hAnsi="TH SarabunPSK" w:cs="TH SarabunPSK"/>
          <w:b/>
          <w:bCs/>
          <w:sz w:val="36"/>
          <w:szCs w:val="36"/>
          <w:cs/>
        </w:rPr>
        <w:t>กระทรวงเกษตรและสหกรณ</w:t>
      </w:r>
      <w:r w:rsidR="00A644F4">
        <w:rPr>
          <w:rFonts w:ascii="TH SarabunPSK" w:hAnsi="TH SarabunPSK" w:cs="TH SarabunPSK" w:hint="cs"/>
          <w:b/>
          <w:bCs/>
          <w:sz w:val="36"/>
          <w:szCs w:val="36"/>
          <w:cs/>
        </w:rPr>
        <w:t>์</w:t>
      </w:r>
    </w:p>
    <w:p w14:paraId="7F1AB986" w14:textId="6E1B9C4D" w:rsidR="00AF153B" w:rsidRPr="003925E7" w:rsidRDefault="00AF153B" w:rsidP="00AF153B">
      <w:pPr>
        <w:pStyle w:val="Heading5"/>
        <w:jc w:val="right"/>
        <w:rPr>
          <w:rFonts w:ascii="TH SarabunPSK" w:hAnsi="TH SarabunPSK" w:cs="TH SarabunPSK"/>
          <w:b/>
          <w:bCs/>
        </w:rPr>
      </w:pPr>
      <w:r w:rsidRPr="003925E7">
        <w:rPr>
          <w:rFonts w:ascii="TH SarabunPSK" w:hAnsi="TH SarabunPSK" w:cs="TH SarabunPSK"/>
          <w:b/>
          <w:bCs/>
          <w:cs/>
        </w:rPr>
        <w:lastRenderedPageBreak/>
        <w:t xml:space="preserve">เอกสารหมายเลข </w:t>
      </w:r>
      <w:r w:rsidRPr="003925E7">
        <w:rPr>
          <w:rFonts w:ascii="TH SarabunPSK" w:hAnsi="TH SarabunPSK" w:cs="TH SarabunPSK"/>
          <w:b/>
          <w:bCs/>
        </w:rPr>
        <w:t>3</w:t>
      </w:r>
    </w:p>
    <w:p w14:paraId="3F4C3D72" w14:textId="588BD591" w:rsidR="00AF153B" w:rsidRPr="003925E7" w:rsidRDefault="00AF153B" w:rsidP="00AF153B">
      <w:pPr>
        <w:pStyle w:val="Heading1"/>
        <w:spacing w:after="120"/>
        <w:jc w:val="center"/>
        <w:rPr>
          <w:rFonts w:ascii="TH SarabunPSK" w:hAnsi="TH SarabunPSK" w:cs="TH SarabunPSK"/>
          <w:sz w:val="36"/>
          <w:szCs w:val="36"/>
          <w:u w:val="single"/>
        </w:rPr>
      </w:pPr>
      <w:r w:rsidRPr="003925E7">
        <w:rPr>
          <w:rFonts w:ascii="TH SarabunPSK" w:hAnsi="TH SarabunPSK" w:cs="TH SarabunPSK"/>
          <w:sz w:val="36"/>
          <w:szCs w:val="36"/>
          <w:u w:val="single"/>
          <w:cs/>
        </w:rPr>
        <w:t>ผลงานที่จะขอรับการประเมินเพื่อขอรับเงินประจำตำแหน่ง</w:t>
      </w:r>
    </w:p>
    <w:p w14:paraId="078CFE6F" w14:textId="3681682F" w:rsidR="002B57AA" w:rsidRPr="003925E7" w:rsidRDefault="002B57AA" w:rsidP="002B57AA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 xml:space="preserve">เรื่องที่ </w:t>
      </w:r>
      <w:r w:rsidRPr="003925E7">
        <w:rPr>
          <w:rFonts w:ascii="TH SarabunPSK" w:hAnsi="TH SarabunPSK" w:cs="TH SarabunPSK"/>
          <w:b/>
          <w:bCs/>
          <w:sz w:val="36"/>
          <w:szCs w:val="36"/>
        </w:rPr>
        <w:t>1</w:t>
      </w:r>
    </w:p>
    <w:p w14:paraId="6ADE0A50" w14:textId="55CFC304" w:rsidR="00AF153B" w:rsidRPr="003925E7" w:rsidRDefault="00AF153B" w:rsidP="00C30C93">
      <w:pPr>
        <w:numPr>
          <w:ilvl w:val="0"/>
          <w:numId w:val="4"/>
        </w:numPr>
        <w:spacing w:before="120"/>
        <w:ind w:left="426" w:hanging="426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ชื่อผลงาน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 ความ</w:t>
      </w:r>
      <w:r w:rsidR="001B7807" w:rsidRPr="003925E7">
        <w:rPr>
          <w:rFonts w:ascii="TH SarabunPSK" w:hAnsi="TH SarabunPSK" w:cs="TH SarabunPSK"/>
          <w:sz w:val="32"/>
          <w:szCs w:val="32"/>
          <w:cs/>
        </w:rPr>
        <w:t xml:space="preserve">สูญเสียทางเศรษฐกิจจากโรคปากและเท้าเปื่อยในฟาร์มโคนมในพื้นที่ อำเภอบ้านธิ จังหวัดลำพูน ระหว่างเดือน พฤศจิกายน </w:t>
      </w:r>
      <w:r w:rsidR="001B7807" w:rsidRPr="003925E7">
        <w:rPr>
          <w:rFonts w:ascii="TH SarabunPSK" w:hAnsi="TH SarabunPSK" w:cs="TH SarabunPSK"/>
          <w:sz w:val="32"/>
          <w:szCs w:val="32"/>
        </w:rPr>
        <w:t>2561-</w:t>
      </w:r>
      <w:r w:rsidR="001B7807" w:rsidRPr="003925E7">
        <w:rPr>
          <w:rFonts w:ascii="TH SarabunPSK" w:hAnsi="TH SarabunPSK" w:cs="TH SarabunPSK"/>
          <w:sz w:val="32"/>
          <w:szCs w:val="32"/>
          <w:cs/>
        </w:rPr>
        <w:t xml:space="preserve">กุมภาพันธ์ </w:t>
      </w:r>
      <w:r w:rsidR="001B7807" w:rsidRPr="003925E7">
        <w:rPr>
          <w:rFonts w:ascii="TH SarabunPSK" w:hAnsi="TH SarabunPSK" w:cs="TH SarabunPSK"/>
          <w:sz w:val="32"/>
          <w:szCs w:val="32"/>
        </w:rPr>
        <w:t>2562</w:t>
      </w:r>
    </w:p>
    <w:p w14:paraId="633E9F57" w14:textId="6466FC9B" w:rsidR="00AF153B" w:rsidRPr="003925E7" w:rsidRDefault="00AF153B" w:rsidP="00AF153B">
      <w:pPr>
        <w:spacing w:before="120"/>
        <w:ind w:left="426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ปีที่ดำเนินการ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 </w:t>
      </w:r>
      <w:r w:rsidR="004D5389" w:rsidRPr="003925E7">
        <w:rPr>
          <w:rFonts w:ascii="TH SarabunPSK" w:hAnsi="TH SarabunPSK" w:cs="TH SarabunPSK"/>
          <w:sz w:val="32"/>
          <w:szCs w:val="32"/>
        </w:rPr>
        <w:t>25</w:t>
      </w:r>
      <w:r w:rsidR="00903614">
        <w:rPr>
          <w:rFonts w:ascii="TH SarabunPSK" w:hAnsi="TH SarabunPSK" w:cs="TH SarabunPSK"/>
          <w:sz w:val="32"/>
          <w:szCs w:val="32"/>
        </w:rPr>
        <w:t>63</w:t>
      </w:r>
      <w:r w:rsidR="004D5389" w:rsidRPr="003925E7">
        <w:rPr>
          <w:rFonts w:ascii="TH SarabunPSK" w:hAnsi="TH SarabunPSK" w:cs="TH SarabunPSK"/>
          <w:sz w:val="32"/>
          <w:szCs w:val="32"/>
        </w:rPr>
        <w:t>-256</w:t>
      </w:r>
      <w:r w:rsidR="00903614">
        <w:rPr>
          <w:rFonts w:ascii="TH SarabunPSK" w:hAnsi="TH SarabunPSK" w:cs="TH SarabunPSK"/>
          <w:sz w:val="32"/>
          <w:szCs w:val="32"/>
        </w:rPr>
        <w:t>4</w:t>
      </w:r>
    </w:p>
    <w:p w14:paraId="7473A53E" w14:textId="77777777" w:rsidR="00AF153B" w:rsidRPr="003925E7" w:rsidRDefault="00AF153B" w:rsidP="00AF153B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2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ความสำคัญและที่มาของปัญหาที่ทำการศึกษา</w:t>
      </w:r>
    </w:p>
    <w:p w14:paraId="0A45E119" w14:textId="452B1B97" w:rsidR="00EC643E" w:rsidRPr="003925E7" w:rsidRDefault="00EC643E" w:rsidP="0057499F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โรคปากและเท้าเปื่อยเป็นโรคติดต่อที่สำคัญในสัตว์กีบคู่ ที่มีการติดต่อที่รวดเร็ว ส่งผลกระทบ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ต่อสุขภาพและผลผลิตของสัตว์</w:t>
      </w:r>
      <w:r w:rsidR="00297E2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begin" w:fldLock="1"/>
      </w:r>
      <w:r w:rsidRPr="003925E7">
        <w:rPr>
          <w:rFonts w:ascii="TH SarabunPSK" w:hAnsi="TH SarabunPSK" w:cs="TH SarabunPSK"/>
          <w:sz w:val="32"/>
          <w:szCs w:val="32"/>
        </w:rPr>
        <w:instrText>ADDIN CSL_CITATION {"citationItems":[{"id":"ITEM-1","itemData":{"ISBN":"1904933009","ISSN":"01406736","PMID":"14928565","author":[{"dropping-particle":"","family":"OIE","given":"","non-dropping-particle":"","parse-names":false,"suffix":""}],"container-title":"Middle East","id":"ITEM-1","issue":"April 2014","issued":{"date-parts":[["2007"]]},"page":"1-6","title":"FMD-Foot and mouth disease. In Manual of diagnostic tests and vaccines for terrestrial animals","type":"article-journal"},"uris":["http://www.mendeley.com/documents/?uuid=114dc54a-13ab-4e6c-8430-9c6767ae40d1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end"/>
      </w:r>
      <w:r w:rsidRPr="003925E7">
        <w:rPr>
          <w:rFonts w:ascii="TH SarabunPSK" w:hAnsi="TH SarabunPSK" w:cs="TH SarabunPSK"/>
          <w:sz w:val="32"/>
          <w:szCs w:val="32"/>
          <w:cs/>
        </w:rPr>
        <w:t>พื้นที่อำเภอบ้านธิ จังหวัดลำพูน เป็นพ</w:t>
      </w:r>
      <w:r w:rsidR="00D65114">
        <w:rPr>
          <w:rFonts w:ascii="TH SarabunPSK" w:hAnsi="TH SarabunPSK" w:cs="TH SarabunPSK"/>
          <w:sz w:val="32"/>
          <w:szCs w:val="32"/>
          <w:cs/>
        </w:rPr>
        <w:t>ื้นที่ที่มีการเลี้ยงโคนมหนาแน่น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เป็นลำดับที่ </w:t>
      </w:r>
      <w:r w:rsidRPr="003925E7">
        <w:rPr>
          <w:rFonts w:ascii="TH SarabunPSK" w:hAnsi="TH SarabunPSK" w:cs="TH SarabunPSK"/>
          <w:sz w:val="32"/>
          <w:szCs w:val="32"/>
        </w:rPr>
        <w:t xml:space="preserve">2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ของภาคเหนือตอนบน มีศูนย์รวบรวมน้ำนมดิบ </w:t>
      </w:r>
      <w:r w:rsidRPr="003925E7">
        <w:rPr>
          <w:rFonts w:ascii="TH SarabunPSK" w:hAnsi="TH SarabunPSK" w:cs="TH SarabunPSK"/>
          <w:sz w:val="32"/>
          <w:szCs w:val="32"/>
        </w:rPr>
        <w:t>4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ศูนย์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ผลผลิตน้ำนมดิบ </w:t>
      </w:r>
      <w:r w:rsidRPr="003925E7">
        <w:rPr>
          <w:rFonts w:ascii="TH SarabunPSK" w:hAnsi="TH SarabunPSK" w:cs="TH SarabunPSK"/>
          <w:sz w:val="32"/>
          <w:szCs w:val="32"/>
        </w:rPr>
        <w:t>51.40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ตันต่อวัน จำนวนฟาร์มโคนม </w:t>
      </w:r>
      <w:r w:rsidRPr="003925E7">
        <w:rPr>
          <w:rFonts w:ascii="TH SarabunPSK" w:hAnsi="TH SarabunPSK" w:cs="TH SarabunPSK"/>
          <w:sz w:val="32"/>
          <w:szCs w:val="32"/>
        </w:rPr>
        <w:t xml:space="preserve">206 </w:t>
      </w:r>
      <w:r w:rsidR="00297E28">
        <w:rPr>
          <w:rFonts w:ascii="TH SarabunPSK" w:hAnsi="TH SarabunPSK" w:cs="TH SarabunPSK"/>
          <w:sz w:val="32"/>
          <w:szCs w:val="32"/>
          <w:cs/>
        </w:rPr>
        <w:t>ฟาร์ม จำนวนโคนม</w:t>
      </w:r>
      <w:r w:rsidR="00297E2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มีอาณาเขตติดต่อกับแ</w:t>
      </w:r>
      <w:r w:rsidR="00297E28">
        <w:rPr>
          <w:rFonts w:ascii="TH SarabunPSK" w:hAnsi="TH SarabunPSK" w:cs="TH SarabunPSK"/>
          <w:sz w:val="32"/>
          <w:szCs w:val="32"/>
          <w:cs/>
        </w:rPr>
        <w:t>หล่งที่มีการเลี้ยงโคนมหนาแน่น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="00297E28">
        <w:rPr>
          <w:rFonts w:ascii="TH SarabunPSK" w:hAnsi="TH SarabunPSK" w:cs="TH SarabunPSK"/>
          <w:sz w:val="32"/>
          <w:szCs w:val="32"/>
          <w:cs/>
        </w:rPr>
        <w:t>ใน</w:t>
      </w:r>
      <w:r w:rsidRPr="003925E7">
        <w:rPr>
          <w:rFonts w:ascii="TH SarabunPSK" w:hAnsi="TH SarabunPSK" w:cs="TH SarabunPSK"/>
          <w:sz w:val="32"/>
          <w:szCs w:val="32"/>
          <w:cs/>
        </w:rPr>
        <w:t>อำเภอสันกำแพง จังหวัดเชียงใหม่ โดยใช้ถนนสายหลักร่วมกัน หากเกิดการระบาดของโรคในจังหวัดใดจังหวัดหนึ่งจะมีโอกาสแพร่กระจายข้ามมาอีกจังหวั</w:t>
      </w:r>
      <w:r w:rsidR="00297E28">
        <w:rPr>
          <w:rFonts w:ascii="TH SarabunPSK" w:hAnsi="TH SarabunPSK" w:cs="TH SarabunPSK"/>
          <w:sz w:val="32"/>
          <w:szCs w:val="32"/>
          <w:cs/>
        </w:rPr>
        <w:t>ดหนึ่งได้</w:t>
      </w:r>
      <w:r w:rsidR="00297E2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ซึ่งการศึกษาข้อมูลย้อนหลังตั้งแต่ปี </w:t>
      </w:r>
      <w:r w:rsidRPr="003925E7">
        <w:rPr>
          <w:rFonts w:ascii="TH SarabunPSK" w:hAnsi="TH SarabunPSK" w:cs="TH SarabunPSK"/>
          <w:sz w:val="32"/>
          <w:szCs w:val="32"/>
        </w:rPr>
        <w:t>2556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ถึง </w:t>
      </w:r>
      <w:r w:rsidRPr="003925E7">
        <w:rPr>
          <w:rFonts w:ascii="TH SarabunPSK" w:hAnsi="TH SarabunPSK" w:cs="TH SarabunPSK"/>
          <w:sz w:val="32"/>
          <w:szCs w:val="32"/>
        </w:rPr>
        <w:t xml:space="preserve">2562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พบการระบาดของโรคปากและเท้าเปื่อยในพื้นที่ </w:t>
      </w:r>
      <w:r w:rsidR="00297E28">
        <w:rPr>
          <w:rFonts w:ascii="TH SarabunPSK" w:hAnsi="TH SarabunPSK" w:cs="TH SarabunPSK"/>
          <w:sz w:val="32"/>
          <w:szCs w:val="32"/>
          <w:cs/>
        </w:rPr>
        <w:t xml:space="preserve">อำเภอบ้านธิ จังหวัดลำพูน ทุกปี </w:t>
      </w:r>
    </w:p>
    <w:p w14:paraId="79B8789E" w14:textId="0E02275A" w:rsidR="00AF153B" w:rsidRDefault="00EC643E" w:rsidP="0057461F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วันที่ </w:t>
      </w:r>
      <w:r w:rsidRPr="003925E7">
        <w:rPr>
          <w:rFonts w:ascii="TH SarabunPSK" w:hAnsi="TH SarabunPSK" w:cs="TH SarabunPSK"/>
          <w:sz w:val="32"/>
          <w:szCs w:val="32"/>
        </w:rPr>
        <w:t xml:space="preserve">7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พฤศจิกายน </w:t>
      </w:r>
      <w:r w:rsidRPr="003925E7">
        <w:rPr>
          <w:rFonts w:ascii="TH SarabunPSK" w:hAnsi="TH SarabunPSK" w:cs="TH SarabunPSK"/>
          <w:sz w:val="32"/>
          <w:szCs w:val="32"/>
        </w:rPr>
        <w:t xml:space="preserve">2561 </w:t>
      </w:r>
      <w:r w:rsidRPr="003925E7">
        <w:rPr>
          <w:rFonts w:ascii="TH SarabunPSK" w:hAnsi="TH SarabunPSK" w:cs="TH SarabunPSK"/>
          <w:sz w:val="32"/>
          <w:szCs w:val="32"/>
          <w:cs/>
        </w:rPr>
        <w:t>สำนักงานปศุสัตว์อำเภอบ้านธิ ได้รับแจ้งจากเกษตรกรผู้เลี้ยงโคเนื้อ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ในพื้นที่ว่าพบโคป่วยแสดงอาการคล้ายโรคปากและเท้าเปื่อย จำนวน </w:t>
      </w:r>
      <w:r w:rsidRPr="003925E7">
        <w:rPr>
          <w:rFonts w:ascii="TH SarabunPSK" w:hAnsi="TH SarabunPSK" w:cs="TH SarabunPSK"/>
          <w:sz w:val="32"/>
          <w:szCs w:val="32"/>
        </w:rPr>
        <w:t>3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ตัว จาก </w:t>
      </w:r>
      <w:r w:rsidRPr="003925E7">
        <w:rPr>
          <w:rFonts w:ascii="TH SarabunPSK" w:hAnsi="TH SarabunPSK" w:cs="TH SarabunPSK"/>
          <w:sz w:val="32"/>
          <w:szCs w:val="32"/>
        </w:rPr>
        <w:t>5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ตัว จึงทำการสอบสวนโรค </w:t>
      </w:r>
      <w:r w:rsidRPr="003925E7">
        <w:rPr>
          <w:rFonts w:ascii="TH SarabunPSK" w:hAnsi="TH SarabunPSK" w:cs="TH SarabunPSK"/>
          <w:sz w:val="32"/>
          <w:szCs w:val="32"/>
          <w:cs/>
        </w:rPr>
        <w:br/>
        <w:t>เก็บตัวอย่างชิ้นเนื้อ ซีรั่ม และควบคุมโรคเบื้องต้น แต่พบว่าการระบาดของโรคมีการแพร่กระจาย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จากฟาร์มโคเนื้อ ไปสู่ฟาร์มโคน</w:t>
      </w:r>
      <w:bookmarkStart w:id="0" w:name="_GoBack"/>
      <w:bookmarkEnd w:id="0"/>
      <w:r w:rsidRPr="003925E7">
        <w:rPr>
          <w:rFonts w:ascii="TH SarabunPSK" w:hAnsi="TH SarabunPSK" w:cs="TH SarabunPSK"/>
          <w:sz w:val="32"/>
          <w:szCs w:val="32"/>
          <w:cs/>
        </w:rPr>
        <w:t>ม โดยเฉพาะอย่างยิ่งในฟาร์มโคนม ซึ่งมีจำนวนฟาร</w:t>
      </w:r>
      <w:r w:rsidR="00D65114">
        <w:rPr>
          <w:rFonts w:ascii="TH SarabunPSK" w:hAnsi="TH SarabunPSK" w:cs="TH SarabunPSK"/>
          <w:sz w:val="32"/>
          <w:szCs w:val="32"/>
          <w:cs/>
        </w:rPr>
        <w:t>์มเป็นโรคเกิดขึ้น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="00D65114">
        <w:rPr>
          <w:rFonts w:ascii="TH SarabunPSK" w:hAnsi="TH SarabunPSK" w:cs="TH SarabunPSK"/>
          <w:sz w:val="32"/>
          <w:szCs w:val="32"/>
          <w:cs/>
        </w:rPr>
        <w:t>อย่างต่อเนื่อง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ระจายตัว โดยมีฟาร์มที่พบสัตว์ป่วยจำนวน </w:t>
      </w:r>
      <w:r w:rsidRPr="003925E7">
        <w:rPr>
          <w:rFonts w:ascii="TH SarabunPSK" w:hAnsi="TH SarabunPSK" w:cs="TH SarabunPSK"/>
          <w:sz w:val="32"/>
          <w:szCs w:val="32"/>
        </w:rPr>
        <w:t xml:space="preserve">55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 จากฟาร์มโคนมทั้งหมด </w:t>
      </w:r>
      <w:r w:rsidRPr="003925E7">
        <w:rPr>
          <w:rFonts w:ascii="TH SarabunPSK" w:hAnsi="TH SarabunPSK" w:cs="TH SarabunPSK"/>
          <w:sz w:val="32"/>
          <w:szCs w:val="32"/>
        </w:rPr>
        <w:t xml:space="preserve">206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 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อัตราฟาร์มป่วยคิดเป็นร้อยละ </w:t>
      </w:r>
      <w:r w:rsidRPr="003925E7">
        <w:rPr>
          <w:rFonts w:ascii="TH SarabunPSK" w:hAnsi="TH SarabunPSK" w:cs="TH SarabunPSK"/>
          <w:sz w:val="32"/>
          <w:szCs w:val="32"/>
        </w:rPr>
        <w:t>26.70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 xml:space="preserve">(55/206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จำนวนโคนมป่วยสะสม </w:t>
      </w:r>
      <w:r w:rsidRPr="003925E7">
        <w:rPr>
          <w:rFonts w:ascii="TH SarabunPSK" w:hAnsi="TH SarabunPSK" w:cs="TH SarabunPSK"/>
          <w:sz w:val="32"/>
          <w:szCs w:val="32"/>
        </w:rPr>
        <w:t xml:space="preserve">1,053 </w:t>
      </w:r>
      <w:r w:rsidRPr="003925E7">
        <w:rPr>
          <w:rFonts w:ascii="TH SarabunPSK" w:hAnsi="TH SarabunPSK" w:cs="TH SarabunPSK"/>
          <w:sz w:val="32"/>
          <w:szCs w:val="32"/>
          <w:cs/>
        </w:rPr>
        <w:t>ตัว จากจำนวนโคนมทั้งหมด</w:t>
      </w:r>
      <w:r w:rsidRPr="003925E7">
        <w:rPr>
          <w:rFonts w:ascii="TH SarabunPSK" w:hAnsi="TH SarabunPSK" w:cs="TH SarabunPSK"/>
          <w:sz w:val="32"/>
          <w:szCs w:val="32"/>
        </w:rPr>
        <w:t xml:space="preserve">10,634 </w:t>
      </w:r>
      <w:r w:rsidR="00D65114">
        <w:rPr>
          <w:rFonts w:ascii="TH SarabunPSK" w:hAnsi="TH SarabunPSK" w:cs="TH SarabunPSK"/>
          <w:sz w:val="32"/>
          <w:szCs w:val="32"/>
          <w:cs/>
        </w:rPr>
        <w:t xml:space="preserve">ตัว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อัตราการป่วยคิดเป็นร้อยละ </w:t>
      </w:r>
      <w:r w:rsidRPr="003925E7">
        <w:rPr>
          <w:rFonts w:ascii="TH SarabunPSK" w:hAnsi="TH SarabunPSK" w:cs="TH SarabunPSK"/>
          <w:sz w:val="32"/>
          <w:szCs w:val="32"/>
        </w:rPr>
        <w:t>9.90 (1,053/10,634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และต้องใช้ระยะเวลายาวนานถึง </w:t>
      </w:r>
      <w:r w:rsidRPr="003925E7">
        <w:rPr>
          <w:rFonts w:ascii="TH SarabunPSK" w:hAnsi="TH SarabunPSK" w:cs="TH SarabunPSK"/>
          <w:sz w:val="32"/>
          <w:szCs w:val="32"/>
        </w:rPr>
        <w:t>4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เดือน 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ในการควบคุมโรค มีผลกระทบต่อการดำเนินกิจกรรมด้านโคนมในพื้นที่ ตลอดจ</w:t>
      </w:r>
      <w:r w:rsidR="00D65114">
        <w:rPr>
          <w:rFonts w:ascii="TH SarabunPSK" w:hAnsi="TH SarabunPSK" w:cs="TH SarabunPSK"/>
          <w:sz w:val="32"/>
          <w:szCs w:val="32"/>
          <w:cs/>
        </w:rPr>
        <w:t>นทั้งเกิดความสูญเสีย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="00D65114">
        <w:rPr>
          <w:rFonts w:ascii="TH SarabunPSK" w:hAnsi="TH SarabunPSK" w:cs="TH SarabunPSK"/>
          <w:sz w:val="32"/>
          <w:szCs w:val="32"/>
          <w:cs/>
        </w:rPr>
        <w:t>ทางเศรษฐกิจ</w:t>
      </w:r>
      <w:r w:rsidRPr="003925E7">
        <w:rPr>
          <w:rFonts w:ascii="TH SarabunPSK" w:hAnsi="TH SarabunPSK" w:cs="TH SarabunPSK"/>
          <w:sz w:val="32"/>
          <w:szCs w:val="32"/>
          <w:cs/>
        </w:rPr>
        <w:t>แก่เกษตรกรในฟาร์มที่พบสัตว์ป่วยเป็นอย่างมากซึ่งต้องงดขายน้ำนมดิบ โดยเฉพ</w:t>
      </w:r>
      <w:r w:rsidR="00D65114">
        <w:rPr>
          <w:rFonts w:ascii="TH SarabunPSK" w:hAnsi="TH SarabunPSK" w:cs="TH SarabunPSK"/>
          <w:sz w:val="32"/>
          <w:szCs w:val="32"/>
          <w:cs/>
        </w:rPr>
        <w:t>าะอย่างยิ่ง</w:t>
      </w:r>
      <w:r w:rsidR="00D65114">
        <w:rPr>
          <w:rFonts w:ascii="TH SarabunPSK" w:hAnsi="TH SarabunPSK" w:cs="TH SarabunPSK" w:hint="cs"/>
          <w:sz w:val="32"/>
          <w:szCs w:val="32"/>
          <w:cs/>
        </w:rPr>
        <w:br/>
      </w:r>
      <w:r w:rsidR="00D65114">
        <w:rPr>
          <w:rFonts w:ascii="TH SarabunPSK" w:hAnsi="TH SarabunPSK" w:cs="TH SarabunPSK"/>
          <w:sz w:val="32"/>
          <w:szCs w:val="32"/>
          <w:cs/>
        </w:rPr>
        <w:t>การขาดรายได้</w:t>
      </w:r>
      <w:r w:rsidRPr="003925E7">
        <w:rPr>
          <w:rFonts w:ascii="TH SarabunPSK" w:hAnsi="TH SarabunPSK" w:cs="TH SarabunPSK"/>
          <w:sz w:val="32"/>
          <w:szCs w:val="32"/>
          <w:cs/>
        </w:rPr>
        <w:t>จากการขายน้ำนมดิบซึ่งเป็นรายได้หลักของฟาร์ม ตลอดจนรายจ่ายที่เพิ่มขึ้นในการจัดการฟาร์ม และ</w:t>
      </w:r>
      <w:r w:rsidR="00D65114">
        <w:rPr>
          <w:rFonts w:ascii="TH SarabunPSK" w:hAnsi="TH SarabunPSK" w:cs="TH SarabunPSK" w:hint="cs"/>
          <w:sz w:val="32"/>
          <w:szCs w:val="32"/>
          <w:cs/>
        </w:rPr>
        <w:t>การ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ดูแลรักษาสัตว์ป่วย อย่างไรก็ตามข้อมูลผลกระทบทางเศรษฐกิจระดับฟาร์มที่เกิดโรคในพื้นที่ยังมีจำกัด ดังนั้นการมีข้อมูลความสูญเสียทางเศรษฐกิจระดับฟาร์มนั้น จะมีส่วนช่วยให้ผู้มีอำนาจหน้าที่รับผิดชอบ ประกอบการตัดสินใจใน การกำหนดนโยบายหรือมาตรการเพื่อใช้การควบคุมโรคระดับพื้นที่อย่างเหมาะสม </w:t>
      </w:r>
    </w:p>
    <w:p w14:paraId="6A7CD8B3" w14:textId="77777777" w:rsidR="00087B3A" w:rsidRPr="003925E7" w:rsidRDefault="00087B3A" w:rsidP="0057461F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</w:p>
    <w:p w14:paraId="2E593673" w14:textId="77777777" w:rsidR="00AF153B" w:rsidRPr="003925E7" w:rsidRDefault="00AF153B" w:rsidP="00AF153B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3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วัตถุประสงค์ในการศึกษา</w:t>
      </w:r>
    </w:p>
    <w:p w14:paraId="5B33C5A9" w14:textId="5DB1A7F3" w:rsidR="00AF153B" w:rsidRDefault="00AF153B" w:rsidP="003A503F">
      <w:pPr>
        <w:ind w:firstLine="709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เพื่อศึกษาข้อมูลความสูญเสียทางเศรษฐกิจในฟาร์มโคนมที่ได้รับผลกระทบจากโรคปากและเท้าเปื่อย</w:t>
      </w:r>
    </w:p>
    <w:p w14:paraId="52923EF1" w14:textId="77777777" w:rsidR="00087B3A" w:rsidRDefault="00087B3A" w:rsidP="003A503F">
      <w:pPr>
        <w:ind w:firstLine="709"/>
        <w:rPr>
          <w:rFonts w:ascii="TH SarabunPSK" w:hAnsi="TH SarabunPSK" w:cs="TH SarabunPSK"/>
          <w:sz w:val="32"/>
          <w:szCs w:val="32"/>
        </w:rPr>
      </w:pPr>
    </w:p>
    <w:p w14:paraId="42D8B8B5" w14:textId="77777777" w:rsidR="00576B04" w:rsidRPr="003925E7" w:rsidRDefault="00576B04" w:rsidP="003A503F">
      <w:pPr>
        <w:ind w:firstLine="709"/>
        <w:rPr>
          <w:rFonts w:ascii="TH SarabunPSK" w:hAnsi="TH SarabunPSK" w:cs="TH SarabunPSK"/>
          <w:sz w:val="32"/>
          <w:szCs w:val="32"/>
        </w:rPr>
      </w:pPr>
    </w:p>
    <w:p w14:paraId="6C32DCA7" w14:textId="77777777" w:rsidR="00AF153B" w:rsidRPr="003925E7" w:rsidRDefault="00AF153B" w:rsidP="00AF153B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4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ความรู้ทางวิชาการ หรือแนวคิดหรือหลักทฤษฎีที่ใช้ในการดำเนินการ</w:t>
      </w:r>
    </w:p>
    <w:p w14:paraId="5C49340F" w14:textId="599837AD" w:rsidR="008F0CDD" w:rsidRPr="003925E7" w:rsidRDefault="00AF153B" w:rsidP="006633EF">
      <w:pPr>
        <w:ind w:firstLine="709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 xml:space="preserve">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โรคปากและเท้าเปื่อยเป็นระบาดที่สำคัญในโคนม เกิดจากการติดเชื้อไวรัสปากและเท้าเปื่อย</w:t>
      </w:r>
      <w:r w:rsidR="00087B3A">
        <w:rPr>
          <w:rFonts w:ascii="TH SarabunPSK" w:hAnsi="TH SarabunPSK" w:cs="TH SarabunPSK"/>
          <w:sz w:val="32"/>
          <w:szCs w:val="32"/>
        </w:rPr>
        <w:br/>
      </w:r>
      <w:r w:rsidR="008F0CDD" w:rsidRPr="003925E7">
        <w:rPr>
          <w:rFonts w:ascii="TH SarabunPSK" w:hAnsi="TH SarabunPSK" w:cs="TH SarabunPSK"/>
          <w:sz w:val="32"/>
          <w:szCs w:val="32"/>
        </w:rPr>
        <w:t xml:space="preserve"> (Foot and Mouth Disease; FMDV)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ซึ่งมี </w:t>
      </w:r>
      <w:r w:rsidR="008F0CDD" w:rsidRPr="003925E7">
        <w:rPr>
          <w:rFonts w:ascii="TH SarabunPSK" w:hAnsi="TH SarabunPSK" w:cs="TH SarabunPSK"/>
          <w:sz w:val="32"/>
          <w:szCs w:val="32"/>
        </w:rPr>
        <w:t>7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ซีโรไทป์ คือ </w:t>
      </w:r>
      <w:r w:rsidR="008F0CDD" w:rsidRPr="003925E7">
        <w:rPr>
          <w:rFonts w:ascii="TH SarabunPSK" w:hAnsi="TH SarabunPSK" w:cs="TH SarabunPSK"/>
          <w:sz w:val="32"/>
          <w:szCs w:val="32"/>
        </w:rPr>
        <w:t xml:space="preserve">O, A, Asia1, C, SAT1, SAT2,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="008F0CDD" w:rsidRPr="003925E7">
        <w:rPr>
          <w:rFonts w:ascii="TH SarabunPSK" w:hAnsi="TH SarabunPSK" w:cs="TH SarabunPSK"/>
          <w:sz w:val="32"/>
          <w:szCs w:val="32"/>
        </w:rPr>
        <w:t xml:space="preserve">SAT3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แอนติบอดีจะมีความจำเพาะต่อซีโรไทป์ และไม่ให้ความคุ้มโรคข้ามกัน มีอัตราการติดต่อที่รวดเร็ว</w:t>
      </w:r>
      <w:r w:rsidR="00087B3A">
        <w:rPr>
          <w:rFonts w:ascii="TH SarabunPSK" w:hAnsi="TH SarabunPSK" w:cs="TH SarabunPSK"/>
          <w:sz w:val="32"/>
          <w:szCs w:val="32"/>
          <w:cs/>
        </w:rPr>
        <w:br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สัตว์ป่วยจะแสดงรอยโรคลักษณะตุ่มใส่ในช่องปาก กีบ หัวนม ลิ้นมีแผลหลุมหลุดลอก น้ำลายไหลมาก </w:t>
      </w:r>
      <w:r w:rsidR="00087B3A">
        <w:rPr>
          <w:rFonts w:ascii="TH SarabunPSK" w:hAnsi="TH SarabunPSK" w:cs="TH SarabunPSK" w:hint="cs"/>
          <w:sz w:val="32"/>
          <w:szCs w:val="32"/>
          <w:cs/>
        </w:rPr>
        <w:br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ขากะเผลก มีไข้ และน้ำนมลด การระบาดของโรคปากและเท้าเปื่อยส่งผลกระทบต่อสุขภาพสัต</w:t>
      </w:r>
      <w:r w:rsidR="00297E28">
        <w:rPr>
          <w:rFonts w:ascii="TH SarabunPSK" w:hAnsi="TH SarabunPSK" w:cs="TH SarabunPSK"/>
          <w:sz w:val="32"/>
          <w:szCs w:val="32"/>
          <w:cs/>
        </w:rPr>
        <w:t>ว์และผลผลิต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fldChar w:fldCharType="begin" w:fldLock="1"/>
      </w:r>
      <w:r w:rsidR="008F0CDD" w:rsidRPr="003925E7">
        <w:rPr>
          <w:rFonts w:ascii="TH SarabunPSK" w:hAnsi="TH SarabunPSK" w:cs="TH SarabunPSK"/>
          <w:sz w:val="32"/>
          <w:szCs w:val="32"/>
        </w:rPr>
        <w:instrText>ADDIN CSL_CITATION {"citationItems":[{"id":"ITEM-1","itemData":{"ISBN":"1904933009","ISSN":"01406736","PMID":"14928565","author":[{"dropping-particle":"","family":"OIE","given":"","non-dropping-particle":"","parse-names":false,"suffix":""}],"container-title":"Middle East","id":"ITEM-1","issue":"April 2014","issued":{"date-parts":[["2007"]]},"page":"1-6","title":"FMD-Foot and mouth disease. In Manual of diagnostic tests and vaccines for terrestrial animals","type":"article-journal"},"uris":["http://www.mendeley.com/documents/?uuid=114dc54a-13ab-4e6c-8430-9c6767ae40d1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lastRenderedPageBreak/>
        <w:t>กระทบต่อสถานะทางเศรษฐกิจและสังคมของเกษตรกรอย่างมาก</w:t>
      </w:r>
      <w:r w:rsidR="00297E28">
        <w:rPr>
          <w:rFonts w:ascii="TH SarabunPSK" w:hAnsi="TH SarabunPSK" w:cs="TH SarabunPSK"/>
          <w:sz w:val="32"/>
          <w:szCs w:val="32"/>
          <w:cs/>
        </w:rPr>
        <w:t xml:space="preserve"> และใช้เวลาควบคุมโรคเป็นเวลานาน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087B3A">
        <w:rPr>
          <w:rFonts w:ascii="TH SarabunPSK" w:hAnsi="TH SarabunPSK" w:cs="TH SarabunPSK" w:hint="cs"/>
          <w:sz w:val="32"/>
          <w:szCs w:val="32"/>
          <w:cs/>
        </w:rPr>
        <w:br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ความสูญทางเศรษฐกิจเมื่อเกิดโรคในปศุสัตว์สามารถแบ่งได้ดังนี้ ผลกระทบทางตรง </w:t>
      </w:r>
      <w:r w:rsidR="008F0CDD" w:rsidRPr="003925E7">
        <w:rPr>
          <w:rFonts w:ascii="TH SarabunPSK" w:hAnsi="TH SarabunPSK" w:cs="TH SarabunPSK"/>
          <w:sz w:val="32"/>
          <w:szCs w:val="32"/>
        </w:rPr>
        <w:t xml:space="preserve">(Direct impact)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ประกอบด้วย การสูญเสียโดยตรงที่สังเกตได้ชัดเจน </w:t>
      </w:r>
      <w:r w:rsidR="008F0CDD" w:rsidRPr="003925E7">
        <w:rPr>
          <w:rFonts w:ascii="TH SarabunPSK" w:hAnsi="TH SarabunPSK" w:cs="TH SarabunPSK"/>
          <w:sz w:val="32"/>
          <w:szCs w:val="32"/>
        </w:rPr>
        <w:t xml:space="preserve">(Visible loss)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เช่น ปริมาณน้ำนมที่ลดลง ค่ารักษา </w:t>
      </w:r>
      <w:r w:rsidR="00087B3A">
        <w:rPr>
          <w:rFonts w:ascii="TH SarabunPSK" w:hAnsi="TH SarabunPSK" w:cs="TH SarabunPSK" w:hint="cs"/>
          <w:sz w:val="32"/>
          <w:szCs w:val="32"/>
          <w:cs/>
        </w:rPr>
        <w:br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จำนวนสัตว์ตาย และการสูญเสียไม่สามารถสังเกตได้ชัดเจน (</w:t>
      </w:r>
      <w:r w:rsidR="008F0CDD" w:rsidRPr="003925E7">
        <w:rPr>
          <w:rFonts w:ascii="TH SarabunPSK" w:hAnsi="TH SarabunPSK" w:cs="TH SarabunPSK"/>
          <w:sz w:val="32"/>
          <w:szCs w:val="32"/>
        </w:rPr>
        <w:t>Invisible losses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) เช่น ความสมบูรณ์พันธุ์ที่ลดลง สัดส่วนประชากรฝูงที่เปลี่ยนไป ช่วงเวลาที่สูญเสียจากการไม่ได้ขายผลผลิต ผลกระทบทางอ้อม</w:t>
      </w:r>
      <w:r w:rsidR="00087B3A">
        <w:rPr>
          <w:rFonts w:ascii="TH SarabunPSK" w:hAnsi="TH SarabunPSK" w:cs="TH SarabunPSK" w:hint="cs"/>
          <w:sz w:val="32"/>
          <w:szCs w:val="32"/>
          <w:cs/>
        </w:rPr>
        <w:br/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8F0CDD" w:rsidRPr="003925E7">
        <w:rPr>
          <w:rFonts w:ascii="TH SarabunPSK" w:hAnsi="TH SarabunPSK" w:cs="TH SarabunPSK"/>
          <w:sz w:val="32"/>
          <w:szCs w:val="32"/>
        </w:rPr>
        <w:t>(Indirect impact)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คือค่าใช้จ่ายเพิ่มเติม </w:t>
      </w:r>
      <w:r w:rsidR="008F0CDD" w:rsidRPr="003925E7">
        <w:rPr>
          <w:rFonts w:ascii="TH SarabunPSK" w:hAnsi="TH SarabunPSK" w:cs="TH SarabunPSK"/>
          <w:sz w:val="32"/>
          <w:szCs w:val="32"/>
        </w:rPr>
        <w:t xml:space="preserve">(Additional cost)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>เช่น ค่าวัคซีนและการจัดการ ค่าตรวจวินิจฉัย ค่าใช้จ่ายในการควบคุมโรค มูลค่าสัตว์ที่ถูกคัดทิ้ง ค่าเสียโอกาส เช่น การเสียโอกาสทางการค้า ก</w:t>
      </w:r>
      <w:r w:rsidR="00297E28">
        <w:rPr>
          <w:rFonts w:ascii="TH SarabunPSK" w:hAnsi="TH SarabunPSK" w:cs="TH SarabunPSK"/>
          <w:sz w:val="32"/>
          <w:szCs w:val="32"/>
          <w:cs/>
        </w:rPr>
        <w:t xml:space="preserve">ารเสียโอกาสในการพัฒนาสายพันธุ์ </w:t>
      </w:r>
      <w:r w:rsidR="008F0CD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14:paraId="6E45052B" w14:textId="0B88FC24" w:rsidR="00AF153B" w:rsidRPr="003925E7" w:rsidRDefault="007B58EA" w:rsidP="00A523F6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>5</w:t>
      </w:r>
      <w:r w:rsidR="00F5199F"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. </w:t>
      </w:r>
      <w:r w:rsidR="00AF153B" w:rsidRPr="003925E7">
        <w:rPr>
          <w:rFonts w:ascii="TH SarabunPSK" w:hAnsi="TH SarabunPSK" w:cs="TH SarabunPSK"/>
          <w:b/>
          <w:bCs/>
          <w:sz w:val="32"/>
          <w:szCs w:val="32"/>
          <w:cs/>
        </w:rPr>
        <w:t>วิธีการศึกษา</w:t>
      </w:r>
    </w:p>
    <w:p w14:paraId="68E4315D" w14:textId="7381C343" w:rsidR="00AF153B" w:rsidRPr="003925E7" w:rsidRDefault="00AF153B" w:rsidP="00DD0AF0">
      <w:pPr>
        <w:pStyle w:val="ListParagraph"/>
        <w:spacing w:after="0" w:line="240" w:lineRule="auto"/>
        <w:ind w:left="426"/>
        <w:rPr>
          <w:rFonts w:ascii="TH SarabunPSK" w:hAnsi="TH SarabunPSK" w:cs="TH SarabunPSK"/>
          <w:sz w:val="32"/>
          <w:szCs w:val="32"/>
          <w:cs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ab/>
        <w:t xml:space="preserve">1.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ประชากรและกลุ่มประชากรศึกษา </w:t>
      </w:r>
      <w:r w:rsidR="00CA0736" w:rsidRPr="003925E7">
        <w:rPr>
          <w:rFonts w:ascii="TH SarabunPSK" w:hAnsi="TH SarabunPSK" w:cs="TH SarabunPSK"/>
          <w:sz w:val="32"/>
          <w:szCs w:val="32"/>
          <w:cs/>
        </w:rPr>
        <w:t>และนิยาม</w:t>
      </w:r>
    </w:p>
    <w:p w14:paraId="1546A89C" w14:textId="71A42385" w:rsidR="00AF153B" w:rsidRPr="003925E7" w:rsidRDefault="00AF153B" w:rsidP="00DD0AF0">
      <w:pPr>
        <w:pStyle w:val="ListParagraph"/>
        <w:spacing w:after="0" w:line="240" w:lineRule="auto"/>
        <w:ind w:left="0" w:firstLine="731"/>
        <w:jc w:val="thaiDistribute"/>
        <w:rPr>
          <w:rFonts w:ascii="TH SarabunPSK" w:hAnsi="TH SarabunPSK" w:cs="TH SarabunPSK"/>
          <w:spacing w:val="-4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ฟาร์มโคนม จำนวน </w:t>
      </w:r>
      <w:r w:rsidR="00827161" w:rsidRPr="003925E7">
        <w:rPr>
          <w:rFonts w:ascii="TH SarabunPSK" w:hAnsi="TH SarabunPSK" w:cs="TH SarabunPSK"/>
          <w:sz w:val="32"/>
          <w:szCs w:val="32"/>
        </w:rPr>
        <w:t xml:space="preserve">206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>ฟาร์ม ในพื้นที่ อำเภอบ้านธิ จังหวัดลำพูน โดยศึกษาการเกิดการระบาดโรคระหว่าง</w:t>
      </w:r>
      <w:r w:rsidR="00B012C7" w:rsidRPr="003925E7">
        <w:rPr>
          <w:rFonts w:ascii="TH SarabunPSK" w:hAnsi="TH SarabunPSK" w:cs="TH SarabunPSK"/>
          <w:sz w:val="32"/>
          <w:szCs w:val="32"/>
          <w:cs/>
        </w:rPr>
        <w:t>เดือน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ตุลาคม </w:t>
      </w:r>
      <w:r w:rsidR="00827161" w:rsidRPr="003925E7">
        <w:rPr>
          <w:rFonts w:ascii="TH SarabunPSK" w:hAnsi="TH SarabunPSK" w:cs="TH SarabunPSK"/>
          <w:sz w:val="32"/>
          <w:szCs w:val="32"/>
        </w:rPr>
        <w:t xml:space="preserve">2561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>ถึง</w:t>
      </w:r>
      <w:r w:rsidR="00B012C7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B012C7" w:rsidRPr="003925E7">
        <w:rPr>
          <w:rFonts w:ascii="TH SarabunPSK" w:hAnsi="TH SarabunPSK" w:cs="TH SarabunPSK"/>
          <w:sz w:val="32"/>
          <w:szCs w:val="32"/>
          <w:cs/>
        </w:rPr>
        <w:t>เดือน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กุมภาพันธ์ </w:t>
      </w:r>
      <w:r w:rsidR="00827161" w:rsidRPr="003925E7">
        <w:rPr>
          <w:rFonts w:ascii="TH SarabunPSK" w:hAnsi="TH SarabunPSK" w:cs="TH SarabunPSK"/>
          <w:sz w:val="32"/>
          <w:szCs w:val="32"/>
        </w:rPr>
        <w:t>2562</w:t>
      </w:r>
      <w:r w:rsidR="00827161" w:rsidRPr="003925E7">
        <w:rPr>
          <w:rFonts w:ascii="TH SarabunPSK" w:hAnsi="TH SarabunPSK" w:cs="TH SarabunPSK"/>
          <w:spacing w:val="-4"/>
          <w:sz w:val="32"/>
          <w:szCs w:val="32"/>
        </w:rPr>
        <w:t xml:space="preserve">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>เลือกฟาร์มโคนมที่ศึกษาทั้งหมดจากฟาร์มที่เกษตรกรเจ้าของฟาร์มเป็นผู้รายงานการพบสัตว์ป่วยสงสัยมายัง สำนักงานปศุสัตว์อำเภอบ้านธิ</w:t>
      </w:r>
      <w:r w:rsidR="00827161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จำนวน </w:t>
      </w:r>
      <w:r w:rsidR="00827161" w:rsidRPr="003925E7">
        <w:rPr>
          <w:rFonts w:ascii="TH SarabunPSK" w:hAnsi="TH SarabunPSK" w:cs="TH SarabunPSK"/>
          <w:sz w:val="32"/>
          <w:szCs w:val="32"/>
        </w:rPr>
        <w:t xml:space="preserve">54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ฟาร์ม </w:t>
      </w:r>
      <w:r w:rsidR="00BF3FB6">
        <w:rPr>
          <w:rFonts w:ascii="TH SarabunPSK" w:hAnsi="TH SarabunPSK" w:cs="TH SarabunPSK"/>
          <w:sz w:val="32"/>
          <w:szCs w:val="32"/>
          <w:cs/>
        </w:rPr>
        <w:br/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 xml:space="preserve">จาก </w:t>
      </w:r>
      <w:r w:rsidR="00827161" w:rsidRPr="003925E7">
        <w:rPr>
          <w:rFonts w:ascii="TH SarabunPSK" w:hAnsi="TH SarabunPSK" w:cs="TH SarabunPSK"/>
          <w:sz w:val="32"/>
          <w:szCs w:val="32"/>
        </w:rPr>
        <w:t xml:space="preserve">55 </w:t>
      </w:r>
      <w:r w:rsidR="00827161" w:rsidRPr="003925E7">
        <w:rPr>
          <w:rFonts w:ascii="TH SarabunPSK" w:hAnsi="TH SarabunPSK" w:cs="TH SarabunPSK"/>
          <w:sz w:val="32"/>
          <w:szCs w:val="32"/>
          <w:cs/>
        </w:rPr>
        <w:t>ฟาร์ม ยกเว้นฟาร์มในโครงการธนาคารโคทดแทนของสหกรณ์แห่งหนึ่ง</w:t>
      </w:r>
    </w:p>
    <w:p w14:paraId="07878436" w14:textId="32950766" w:rsidR="00B012C7" w:rsidRPr="003925E7" w:rsidRDefault="00B012C7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การศึกษาครั้งนี้กำหนดนิยามทางคลินิกของโคนมที่เป็นโรคปากและเท้าเปื่อยประกอบด้วย </w:t>
      </w:r>
      <w:r w:rsidR="00BF3FB6">
        <w:rPr>
          <w:rFonts w:ascii="TH SarabunPSK" w:hAnsi="TH SarabunPSK" w:cs="TH SarabunPSK"/>
          <w:sz w:val="32"/>
          <w:szCs w:val="32"/>
        </w:rPr>
        <w:br/>
      </w:r>
      <w:r w:rsidRPr="003925E7">
        <w:rPr>
          <w:rFonts w:ascii="TH SarabunPSK" w:hAnsi="TH SarabunPSK" w:cs="TH SarabunPSK"/>
          <w:sz w:val="32"/>
          <w:szCs w:val="32"/>
        </w:rPr>
        <w:t>1</w:t>
      </w:r>
      <w:r w:rsidR="009F0B7D" w:rsidRPr="003925E7">
        <w:rPr>
          <w:rFonts w:ascii="TH SarabunPSK" w:hAnsi="TH SarabunPSK" w:cs="TH SarabunPSK"/>
          <w:sz w:val="32"/>
          <w:szCs w:val="32"/>
        </w:rPr>
        <w:t xml:space="preserve">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มีอาการซึม เบื่ออาหาร น้ำลายไหล น้ำนมลด </w:t>
      </w:r>
      <w:r w:rsidRPr="003925E7">
        <w:rPr>
          <w:rFonts w:ascii="TH SarabunPSK" w:hAnsi="TH SarabunPSK" w:cs="TH SarabunPSK"/>
          <w:sz w:val="32"/>
          <w:szCs w:val="32"/>
        </w:rPr>
        <w:t>2</w:t>
      </w:r>
      <w:r w:rsidR="009F0B7D" w:rsidRPr="003925E7">
        <w:rPr>
          <w:rFonts w:ascii="TH SarabunPSK" w:hAnsi="TH SarabunPSK" w:cs="TH SarabunPSK"/>
          <w:sz w:val="32"/>
          <w:szCs w:val="32"/>
        </w:rPr>
        <w:t>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มีตุ่มใสในช่องปาก กระพุงแก้ม ไรกีบ หรืออุ้งเท้า หรือหัวนม</w:t>
      </w:r>
      <w:r w:rsidR="00BF3FB6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>3</w:t>
      </w:r>
      <w:r w:rsidR="009F0B7D" w:rsidRPr="003925E7">
        <w:rPr>
          <w:rFonts w:ascii="TH SarabunPSK" w:hAnsi="TH SarabunPSK" w:cs="TH SarabunPSK"/>
          <w:sz w:val="32"/>
          <w:szCs w:val="32"/>
        </w:rPr>
        <w:t>)</w:t>
      </w:r>
      <w:r w:rsidR="009F0B7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เกิดการลอกของเนื้อเยื่อที่ลิ้น เยื่อบุภายในช่องปาก จมูก หัวนม</w:t>
      </w:r>
      <w:r w:rsidR="009F0B7D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>4</w:t>
      </w:r>
      <w:r w:rsidR="009F0B7D" w:rsidRPr="003925E7">
        <w:rPr>
          <w:rFonts w:ascii="TH SarabunPSK" w:hAnsi="TH SarabunPSK" w:cs="TH SarabunPSK"/>
          <w:sz w:val="32"/>
          <w:szCs w:val="32"/>
        </w:rPr>
        <w:t xml:space="preserve">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ขากะเผลก </w:t>
      </w:r>
    </w:p>
    <w:p w14:paraId="5E93E03E" w14:textId="77777777" w:rsidR="00B012C7" w:rsidRPr="003925E7" w:rsidRDefault="00B012C7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สัตว์ป่วย หมายถึง โคนมในฟาร์มที่แสดงอาการเข้าได้กับนิยามทางคลินิก ในข้อที่ </w:t>
      </w:r>
      <w:r w:rsidRPr="003925E7">
        <w:rPr>
          <w:rFonts w:ascii="TH SarabunPSK" w:hAnsi="TH SarabunPSK" w:cs="TH SarabunPSK"/>
          <w:sz w:val="32"/>
          <w:szCs w:val="32"/>
        </w:rPr>
        <w:t xml:space="preserve">1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และอาการอื่นเพิ่มเติมอย่างน้อย </w:t>
      </w:r>
      <w:r w:rsidRPr="003925E7">
        <w:rPr>
          <w:rFonts w:ascii="TH SarabunPSK" w:hAnsi="TH SarabunPSK" w:cs="TH SarabunPSK"/>
          <w:sz w:val="32"/>
          <w:szCs w:val="32"/>
        </w:rPr>
        <w:t>2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อาการ ในระหว่างช่วงเวลาที่ทำการศึกษา</w:t>
      </w:r>
    </w:p>
    <w:p w14:paraId="6A0E91C6" w14:textId="77777777" w:rsidR="00B012C7" w:rsidRPr="003925E7" w:rsidRDefault="00B012C7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ฟาร์ม หมายถึง ฟาร์มโคนมในพื้นที่ อำเภอบ้านธิ จังหวัดลำพูน</w:t>
      </w:r>
    </w:p>
    <w:p w14:paraId="02E18DB7" w14:textId="1EB3BFD2" w:rsidR="00B012C7" w:rsidRPr="003925E7" w:rsidRDefault="00B012C7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ที่เป็นโรค หมายถึง ฟาร์มที่มีสัตว์ป่วยอย่างน้อย </w:t>
      </w:r>
      <w:r w:rsidRPr="003925E7">
        <w:rPr>
          <w:rFonts w:ascii="TH SarabunPSK" w:hAnsi="TH SarabunPSK" w:cs="TH SarabunPSK"/>
          <w:sz w:val="32"/>
          <w:szCs w:val="32"/>
        </w:rPr>
        <w:t xml:space="preserve">1 </w:t>
      </w:r>
      <w:r w:rsidRPr="003925E7">
        <w:rPr>
          <w:rFonts w:ascii="TH SarabunPSK" w:hAnsi="TH SarabunPSK" w:cs="TH SarabunPSK"/>
          <w:sz w:val="32"/>
          <w:szCs w:val="32"/>
          <w:cs/>
        </w:rPr>
        <w:t>ตัว ตามนิยามของสัตว์ป่วย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5E1043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และมีการรายงานสัตว์ป่วยมายังสำนักงานปศุสัตว์อำเภอบ้านธิ</w:t>
      </w:r>
    </w:p>
    <w:p w14:paraId="5218C41E" w14:textId="66CFAFB3" w:rsidR="00B012C7" w:rsidRDefault="00B012C7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ขนาดของฟาร์ม แบ่งเป็น </w:t>
      </w:r>
      <w:r w:rsidRPr="003925E7">
        <w:rPr>
          <w:rFonts w:ascii="TH SarabunPSK" w:hAnsi="TH SarabunPSK" w:cs="TH SarabunPSK"/>
          <w:sz w:val="32"/>
          <w:szCs w:val="32"/>
        </w:rPr>
        <w:t xml:space="preserve">3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 ได้แก่ </w:t>
      </w:r>
      <w:r w:rsidR="00440EF3" w:rsidRPr="003925E7">
        <w:rPr>
          <w:rFonts w:ascii="TH SarabunPSK" w:hAnsi="TH SarabunPSK" w:cs="TH SarabunPSK"/>
          <w:sz w:val="32"/>
          <w:szCs w:val="32"/>
        </w:rPr>
        <w:t>1</w:t>
      </w:r>
      <w:r w:rsidR="00396D9D" w:rsidRPr="003925E7">
        <w:rPr>
          <w:rFonts w:ascii="TH SarabunPSK" w:hAnsi="TH SarabunPSK" w:cs="TH SarabunPSK"/>
          <w:sz w:val="32"/>
          <w:szCs w:val="32"/>
        </w:rPr>
        <w:t>)</w:t>
      </w:r>
      <w:r w:rsidR="00440EF3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ฟาร์มที่มีจำนวนประชากรโคไม่เกิน </w:t>
      </w:r>
      <w:r w:rsidRPr="003925E7">
        <w:rPr>
          <w:rFonts w:ascii="TH SarabunPSK" w:hAnsi="TH SarabunPSK" w:cs="TH SarabunPSK"/>
          <w:sz w:val="32"/>
          <w:szCs w:val="32"/>
        </w:rPr>
        <w:t xml:space="preserve">30 </w:t>
      </w:r>
      <w:r w:rsidRPr="003925E7">
        <w:rPr>
          <w:rFonts w:ascii="TH SarabunPSK" w:hAnsi="TH SarabunPSK" w:cs="TH SarabunPSK"/>
          <w:sz w:val="32"/>
          <w:szCs w:val="32"/>
          <w:cs/>
        </w:rPr>
        <w:t>ตัว</w:t>
      </w:r>
      <w:r w:rsidR="00440EF3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C05ACF">
        <w:rPr>
          <w:rFonts w:ascii="TH SarabunPSK" w:hAnsi="TH SarabunPSK" w:cs="TH SarabunPSK"/>
          <w:sz w:val="32"/>
          <w:szCs w:val="32"/>
        </w:rPr>
        <w:br/>
      </w:r>
      <w:r w:rsidR="00440EF3" w:rsidRPr="003925E7">
        <w:rPr>
          <w:rFonts w:ascii="TH SarabunPSK" w:hAnsi="TH SarabunPSK" w:cs="TH SarabunPSK"/>
          <w:sz w:val="32"/>
          <w:szCs w:val="32"/>
        </w:rPr>
        <w:t>2</w:t>
      </w:r>
      <w:r w:rsidR="00396D9D" w:rsidRPr="003925E7">
        <w:rPr>
          <w:rFonts w:ascii="TH SarabunPSK" w:hAnsi="TH SarabunPSK" w:cs="TH SarabunPSK"/>
          <w:sz w:val="32"/>
          <w:szCs w:val="32"/>
        </w:rPr>
        <w:t xml:space="preserve">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ฟาร์มที่มีจำนวนประชากรโค </w:t>
      </w:r>
      <w:r w:rsidRPr="003925E7">
        <w:rPr>
          <w:rFonts w:ascii="TH SarabunPSK" w:hAnsi="TH SarabunPSK" w:cs="TH SarabunPSK"/>
          <w:sz w:val="32"/>
          <w:szCs w:val="32"/>
        </w:rPr>
        <w:t xml:space="preserve">31-60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ตัว </w:t>
      </w:r>
      <w:r w:rsidR="00440EF3" w:rsidRPr="003925E7">
        <w:rPr>
          <w:rFonts w:ascii="TH SarabunPSK" w:hAnsi="TH SarabunPSK" w:cs="TH SarabunPSK"/>
          <w:sz w:val="32"/>
          <w:szCs w:val="32"/>
        </w:rPr>
        <w:t>3</w:t>
      </w:r>
      <w:r w:rsidR="00396D9D" w:rsidRPr="003925E7">
        <w:rPr>
          <w:rFonts w:ascii="TH SarabunPSK" w:hAnsi="TH SarabunPSK" w:cs="TH SarabunPSK"/>
          <w:sz w:val="32"/>
          <w:szCs w:val="32"/>
        </w:rPr>
        <w:t>)</w:t>
      </w:r>
      <w:r w:rsidR="00440EF3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กลุ่มฟาร์มที่มีจำนวนประชากรโคมากกว่า</w:t>
      </w:r>
      <w:r w:rsidRPr="003925E7">
        <w:rPr>
          <w:rFonts w:ascii="TH SarabunPSK" w:hAnsi="TH SarabunPSK" w:cs="TH SarabunPSK"/>
          <w:sz w:val="32"/>
          <w:szCs w:val="32"/>
        </w:rPr>
        <w:t xml:space="preserve"> 60 </w:t>
      </w:r>
      <w:r w:rsidRPr="003925E7">
        <w:rPr>
          <w:rFonts w:ascii="TH SarabunPSK" w:hAnsi="TH SarabunPSK" w:cs="TH SarabunPSK"/>
          <w:sz w:val="32"/>
          <w:szCs w:val="32"/>
          <w:cs/>
        </w:rPr>
        <w:t>ตัว</w:t>
      </w:r>
    </w:p>
    <w:p w14:paraId="5D02F59A" w14:textId="77777777" w:rsidR="005E1043" w:rsidRDefault="005E1043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5594F12E" w14:textId="77777777" w:rsidR="005E1043" w:rsidRDefault="005E1043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4DF5628D" w14:textId="77777777" w:rsidR="005E1043" w:rsidRDefault="005E1043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0F32C7DB" w14:textId="77777777" w:rsidR="00576B04" w:rsidRPr="003925E7" w:rsidRDefault="00576B04" w:rsidP="00DD0AF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52BF2AC2" w14:textId="43043EE2" w:rsidR="00AF153B" w:rsidRPr="003925E7" w:rsidRDefault="00AF153B" w:rsidP="00AF153B">
      <w:pPr>
        <w:ind w:firstLine="720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>2</w:t>
      </w:r>
      <w:r w:rsidRPr="003925E7">
        <w:rPr>
          <w:rFonts w:ascii="TH SarabunPSK" w:hAnsi="TH SarabunPSK" w:cs="TH SarabunPSK"/>
          <w:sz w:val="32"/>
          <w:szCs w:val="32"/>
          <w:cs/>
        </w:rPr>
        <w:t>. กา</w:t>
      </w:r>
      <w:r w:rsidR="009869A3" w:rsidRPr="003925E7">
        <w:rPr>
          <w:rFonts w:ascii="TH SarabunPSK" w:hAnsi="TH SarabunPSK" w:cs="TH SarabunPSK"/>
          <w:sz w:val="32"/>
          <w:szCs w:val="32"/>
          <w:cs/>
        </w:rPr>
        <w:t>รเก็บรวบรวมข้อมูล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14:paraId="59D2AA31" w14:textId="01D7F405" w:rsidR="005E1043" w:rsidRPr="003925E7" w:rsidRDefault="009F0B7D" w:rsidP="00AE53C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="009869A3" w:rsidRPr="003925E7">
        <w:rPr>
          <w:rFonts w:ascii="TH SarabunPSK" w:hAnsi="TH SarabunPSK" w:cs="TH SarabunPSK"/>
          <w:sz w:val="32"/>
          <w:szCs w:val="32"/>
          <w:cs/>
        </w:rPr>
        <w:t>เก็บข้อมูลผลกระทบทางเศรษฐกิจจากฟาร์มโคนมที่พบการเกิดโรค โดยสัมภาษณ์จากเกษตรกรโดยตรง</w:t>
      </w:r>
      <w:r w:rsidR="009869A3" w:rsidRPr="003925E7">
        <w:rPr>
          <w:rFonts w:ascii="TH SarabunPSK" w:hAnsi="TH SarabunPSK" w:cs="TH SarabunPSK"/>
          <w:sz w:val="32"/>
          <w:szCs w:val="32"/>
        </w:rPr>
        <w:t xml:space="preserve"> (Questionnaire survey face to face)</w:t>
      </w:r>
      <w:r w:rsidR="009869A3" w:rsidRPr="003925E7">
        <w:rPr>
          <w:rFonts w:ascii="TH SarabunPSK" w:hAnsi="TH SarabunPSK" w:cs="TH SarabunPSK"/>
          <w:sz w:val="32"/>
          <w:szCs w:val="32"/>
          <w:cs/>
        </w:rPr>
        <w:t xml:space="preserve"> โดยสร้างแบบสอบถามเพื่อใช้ในการเก็บข้อมูล</w:t>
      </w:r>
      <w:r w:rsidR="00396D9D" w:rsidRPr="003925E7">
        <w:rPr>
          <w:rFonts w:ascii="TH SarabunPSK" w:hAnsi="TH SarabunPSK" w:cs="TH SarabunPSK"/>
          <w:sz w:val="32"/>
          <w:szCs w:val="32"/>
        </w:rPr>
        <w:t xml:space="preserve"> 2</w:t>
      </w:r>
      <w:r w:rsidR="00396D9D" w:rsidRPr="003925E7">
        <w:rPr>
          <w:rFonts w:ascii="TH SarabunPSK" w:hAnsi="TH SarabunPSK" w:cs="TH SarabunPSK"/>
          <w:sz w:val="32"/>
          <w:szCs w:val="32"/>
          <w:cs/>
        </w:rPr>
        <w:t xml:space="preserve"> ส่วน ประกอบด้วย </w:t>
      </w:r>
      <w:r w:rsidR="00396D9D" w:rsidRPr="003925E7">
        <w:rPr>
          <w:rFonts w:ascii="TH SarabunPSK" w:hAnsi="TH SarabunPSK" w:cs="TH SarabunPSK"/>
          <w:sz w:val="32"/>
          <w:szCs w:val="32"/>
        </w:rPr>
        <w:t>1)</w:t>
      </w:r>
      <w:r w:rsidR="00396D9D" w:rsidRPr="003925E7">
        <w:rPr>
          <w:rFonts w:ascii="TH SarabunPSK" w:hAnsi="TH SarabunPSK" w:cs="TH SarabunPSK"/>
          <w:sz w:val="32"/>
          <w:szCs w:val="32"/>
          <w:cs/>
        </w:rPr>
        <w:t xml:space="preserve"> ข้อมูลทั่วไปของเกษตรกร </w:t>
      </w:r>
      <w:r w:rsidR="00396D9D" w:rsidRPr="003925E7">
        <w:rPr>
          <w:rFonts w:ascii="TH SarabunPSK" w:hAnsi="TH SarabunPSK" w:cs="TH SarabunPSK"/>
          <w:sz w:val="32"/>
          <w:szCs w:val="32"/>
        </w:rPr>
        <w:t xml:space="preserve">2) </w:t>
      </w:r>
      <w:r w:rsidR="00396D9D" w:rsidRPr="003925E7">
        <w:rPr>
          <w:rFonts w:ascii="TH SarabunPSK" w:hAnsi="TH SarabunPSK" w:cs="TH SarabunPSK"/>
          <w:sz w:val="32"/>
          <w:szCs w:val="32"/>
          <w:cs/>
        </w:rPr>
        <w:t>ข้อมูลผลกระทบทางเศรษฐกิจจากการเกิดโรค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396D9D" w:rsidRPr="003925E7">
        <w:rPr>
          <w:rFonts w:ascii="TH SarabunPSK" w:hAnsi="TH SarabunPSK" w:cs="TH SarabunPSK"/>
          <w:sz w:val="32"/>
          <w:szCs w:val="32"/>
          <w:cs/>
        </w:rPr>
        <w:t>ซึ่งแบ่งเป็น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C05ACF">
        <w:rPr>
          <w:rFonts w:ascii="TH SarabunPSK" w:hAnsi="TH SarabunPSK" w:cs="TH SarabunPSK"/>
          <w:sz w:val="32"/>
          <w:szCs w:val="32"/>
        </w:rPr>
        <w:br/>
      </w:r>
      <w:r w:rsidRPr="003925E7">
        <w:rPr>
          <w:rFonts w:ascii="TH SarabunPSK" w:hAnsi="TH SarabunPSK" w:cs="TH SarabunPSK"/>
          <w:sz w:val="32"/>
          <w:szCs w:val="32"/>
        </w:rPr>
        <w:t xml:space="preserve">2.1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ผลกระทบทางตรง </w:t>
      </w:r>
      <w:r w:rsidRPr="003925E7">
        <w:rPr>
          <w:rFonts w:ascii="TH SarabunPSK" w:hAnsi="TH SarabunPSK" w:cs="TH SarabunPSK"/>
          <w:sz w:val="32"/>
          <w:szCs w:val="32"/>
        </w:rPr>
        <w:t xml:space="preserve">(Direct impact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ประกอบด้วย การสูญเสียโดยตรงที่สังเกตได้ชัดเจน </w:t>
      </w:r>
      <w:r w:rsidRPr="003925E7">
        <w:rPr>
          <w:rFonts w:ascii="TH SarabunPSK" w:hAnsi="TH SarabunPSK" w:cs="TH SarabunPSK"/>
          <w:sz w:val="32"/>
          <w:szCs w:val="32"/>
        </w:rPr>
        <w:t xml:space="preserve">(Visible loss) </w:t>
      </w:r>
      <w:r w:rsidRPr="003925E7">
        <w:rPr>
          <w:rFonts w:ascii="TH SarabunPSK" w:hAnsi="TH SarabunPSK" w:cs="TH SarabunPSK"/>
          <w:sz w:val="32"/>
          <w:szCs w:val="32"/>
          <w:cs/>
        </w:rPr>
        <w:t>เช่น ปริมาณน้ำนมที่ลดลง ค่ารักษา จำนวนสัตว์ตาย และการสูญเสียไม่สามารถสังเกตได้ชัดเจน (</w:t>
      </w:r>
      <w:r w:rsidRPr="003925E7">
        <w:rPr>
          <w:rFonts w:ascii="TH SarabunPSK" w:hAnsi="TH SarabunPSK" w:cs="TH SarabunPSK"/>
          <w:sz w:val="32"/>
          <w:szCs w:val="32"/>
        </w:rPr>
        <w:t>Invisible losses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) เช่น สัดส่วนประชากรฝูงที่เปลี่ยนไป ช่วงเวลาที่สูญเสียจากการไม่ได้ขายผลผลิต  </w:t>
      </w:r>
      <w:r w:rsidRPr="003925E7">
        <w:rPr>
          <w:rFonts w:ascii="TH SarabunPSK" w:hAnsi="TH SarabunPSK" w:cs="TH SarabunPSK"/>
          <w:sz w:val="32"/>
          <w:szCs w:val="32"/>
        </w:rPr>
        <w:t>2.2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ผลกระทบทางอ้อม </w:t>
      </w:r>
      <w:r w:rsidRPr="003925E7">
        <w:rPr>
          <w:rFonts w:ascii="TH SarabunPSK" w:hAnsi="TH SarabunPSK" w:cs="TH SarabunPSK"/>
          <w:sz w:val="32"/>
          <w:szCs w:val="32"/>
        </w:rPr>
        <w:t>(Indirect impact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คือค่าใช้จ่ายเพิ่มเติม </w:t>
      </w:r>
      <w:r w:rsidRPr="003925E7">
        <w:rPr>
          <w:rFonts w:ascii="TH SarabunPSK" w:hAnsi="TH SarabunPSK" w:cs="TH SarabunPSK"/>
          <w:sz w:val="32"/>
          <w:szCs w:val="32"/>
        </w:rPr>
        <w:t xml:space="preserve">(Additional cost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เช่น ค่าวัคซีนและการจัดการ </w:t>
      </w:r>
      <w:r w:rsidR="00DA0E21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ค่าตรวจวินิจฉัย ค่าใช้จ่ายในการควบคุมโรค มูลค่าสัตว์ที่ถูกคัดทิ้ง ค่าเสียโอกาส เช่น การเสียโอกาสทางการค้า </w:t>
      </w:r>
      <w:r w:rsidR="00DA0E21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การเสียโอกาสในการพัฒนาสายพันธุ์</w:t>
      </w:r>
      <w:r w:rsidRPr="003925E7">
        <w:rPr>
          <w:rFonts w:ascii="TH SarabunPSK" w:hAnsi="TH SarabunPSK" w:cs="TH SarabunPSK"/>
          <w:sz w:val="32"/>
          <w:szCs w:val="32"/>
        </w:rPr>
        <w:t xml:space="preserve"> (Rushton, 2009)</w:t>
      </w:r>
      <w:r w:rsidR="0029275F" w:rsidRPr="003925E7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="0029275F" w:rsidRPr="003925E7">
        <w:rPr>
          <w:rFonts w:ascii="TH SarabunPSK" w:hAnsi="TH SarabunPSK" w:cs="TH SarabunPSK"/>
          <w:sz w:val="32"/>
          <w:szCs w:val="32"/>
          <w:cs/>
        </w:rPr>
        <w:t>โดยแบบสอบถามนี้ถูกออกแบบ และทดลองนำไปใช้ รวมถึงแก้ไข ซักซ้อมการสอบถามและลำดับการสอบถามก่อนนำไปใช้จริง ภายใต้คำแนะนำของผู้เชี่ยวชาญ</w:t>
      </w:r>
    </w:p>
    <w:p w14:paraId="1861BF3E" w14:textId="0EEF2E3C" w:rsidR="00AE53CD" w:rsidRPr="003925E7" w:rsidRDefault="00AE53CD" w:rsidP="00606962">
      <w:pPr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ab/>
        <w:t>3.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การวิเคราะห์ข้อมูลทางสถิติ</w:t>
      </w:r>
    </w:p>
    <w:p w14:paraId="0D0F19A8" w14:textId="2E2E333C" w:rsidR="00637B9B" w:rsidRPr="003925E7" w:rsidRDefault="00637B9B" w:rsidP="00606962">
      <w:pPr>
        <w:pStyle w:val="ListParagraph"/>
        <w:spacing w:line="240" w:lineRule="auto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lastRenderedPageBreak/>
        <w:tab/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เก็บรวบรวม และวิเคราะห์ข้อมูลด้วยโปรแกรมสำเร็จรูป </w:t>
      </w:r>
      <w:r w:rsidR="00AE53CD" w:rsidRPr="003925E7">
        <w:rPr>
          <w:rFonts w:ascii="TH SarabunPSK" w:hAnsi="TH SarabunPSK" w:cs="TH SarabunPSK"/>
          <w:sz w:val="32"/>
          <w:szCs w:val="32"/>
        </w:rPr>
        <w:t>Microsoft Excel®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 วิเคราะห์ข้อมูลทั่วไปโดยใช้สถิติเชิงพรรณนา วิเคราะห์หาค่าความถี่ (</w:t>
      </w:r>
      <w:r w:rsidR="00AE53CD" w:rsidRPr="003925E7">
        <w:rPr>
          <w:rFonts w:ascii="TH SarabunPSK" w:hAnsi="TH SarabunPSK" w:cs="TH SarabunPSK"/>
          <w:sz w:val="32"/>
          <w:szCs w:val="32"/>
        </w:rPr>
        <w:t>frequency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) ร้อยละ </w:t>
      </w:r>
      <w:r w:rsidR="00AE53CD" w:rsidRPr="003925E7">
        <w:rPr>
          <w:rFonts w:ascii="TH SarabunPSK" w:hAnsi="TH SarabunPSK" w:cs="TH SarabunPSK"/>
          <w:sz w:val="32"/>
          <w:szCs w:val="32"/>
        </w:rPr>
        <w:t>(percentage)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  ค่าเฉลี่ย </w:t>
      </w:r>
      <w:r w:rsidR="00AE53CD" w:rsidRPr="003925E7">
        <w:rPr>
          <w:rFonts w:ascii="TH SarabunPSK" w:hAnsi="TH SarabunPSK" w:cs="TH SarabunPSK"/>
          <w:sz w:val="32"/>
          <w:szCs w:val="32"/>
        </w:rPr>
        <w:t>(mean)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606962" w:rsidRPr="003925E7">
        <w:rPr>
          <w:rFonts w:ascii="TH SarabunPSK" w:hAnsi="TH SarabunPSK" w:cs="TH SarabunPSK"/>
          <w:sz w:val="32"/>
          <w:szCs w:val="32"/>
          <w:cs/>
        </w:rPr>
        <w:br/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ค่ามัธยฐาน (</w:t>
      </w:r>
      <w:r w:rsidR="00AE53CD" w:rsidRPr="003925E7">
        <w:rPr>
          <w:rFonts w:ascii="TH SarabunPSK" w:hAnsi="TH SarabunPSK" w:cs="TH SarabunPSK"/>
          <w:sz w:val="32"/>
          <w:szCs w:val="32"/>
        </w:rPr>
        <w:t>median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) ค่าเบี่ยงเบนมาตรฐาน </w:t>
      </w:r>
      <w:r w:rsidR="00AE53CD" w:rsidRPr="003925E7">
        <w:rPr>
          <w:rFonts w:ascii="TH SarabunPSK" w:hAnsi="TH SarabunPSK" w:cs="TH SarabunPSK"/>
          <w:sz w:val="32"/>
          <w:szCs w:val="32"/>
        </w:rPr>
        <w:t>(standard deviation)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14:paraId="2E1FA1B5" w14:textId="456B31C1" w:rsidR="003A503F" w:rsidRPr="003925E7" w:rsidRDefault="00637B9B" w:rsidP="002B3B1E">
      <w:pPr>
        <w:pStyle w:val="ListParagraph"/>
        <w:spacing w:line="240" w:lineRule="auto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ข้อมูลความสูญเสียเชิงเศรษฐกิจ คำนวณจาก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  <w:cs/>
        </w:rPr>
        <w:t>ผลกระทบรวมเชิงเศรษฐกิจ</w:t>
      </w:r>
      <w:r w:rsidR="00FF2E05"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="00FF2E05" w:rsidRPr="003925E7">
        <w:rPr>
          <w:rFonts w:ascii="TH SarabunPSK" w:hAnsi="TH SarabunPSK" w:cs="TH SarabunPSK"/>
          <w:b/>
          <w:bCs/>
          <w:sz w:val="32"/>
          <w:szCs w:val="32"/>
          <w:cs/>
        </w:rPr>
        <w:t>บาท)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</w:rPr>
        <w:t>=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ผลกระทบทางตรง</w:t>
      </w:r>
      <w:r w:rsidR="00FF2E05"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="00FF2E05" w:rsidRPr="003925E7">
        <w:rPr>
          <w:rFonts w:ascii="TH SarabunPSK" w:hAnsi="TH SarabunPSK" w:cs="TH SarabunPSK"/>
          <w:b/>
          <w:bCs/>
          <w:sz w:val="32"/>
          <w:szCs w:val="32"/>
          <w:cs/>
        </w:rPr>
        <w:t>บาท)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</w:rPr>
        <w:t>+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ผลกระทบทางอ้อม</w:t>
      </w:r>
      <w:r w:rsidR="00FF2E05"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="00FF2E05" w:rsidRPr="003925E7">
        <w:rPr>
          <w:rFonts w:ascii="TH SarabunPSK" w:hAnsi="TH SarabunPSK" w:cs="TH SarabunPSK"/>
          <w:b/>
          <w:bCs/>
          <w:sz w:val="32"/>
          <w:szCs w:val="32"/>
          <w:cs/>
        </w:rPr>
        <w:t>บาท)</w:t>
      </w:r>
      <w:r w:rsidR="00AE53CD"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AE53CD" w:rsidRPr="003925E7">
        <w:rPr>
          <w:rFonts w:ascii="TH SarabunPSK" w:hAnsi="TH SarabunPSK" w:cs="TH SarabunPSK"/>
          <w:i/>
          <w:iCs/>
          <w:sz w:val="32"/>
          <w:szCs w:val="32"/>
          <w:cs/>
        </w:rPr>
        <w:t>ผลกระทบทางตรง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ได้แก่ มูลค่าน้ำนมที่ไม่ได้ส่ง</w:t>
      </w:r>
      <w:r w:rsidR="008175AB">
        <w:rPr>
          <w:rFonts w:ascii="TH SarabunPSK" w:hAnsi="TH SarabunPSK" w:cs="TH SarabunPSK" w:hint="cs"/>
          <w:sz w:val="32"/>
          <w:szCs w:val="32"/>
          <w:cs/>
        </w:rPr>
        <w:br/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ตลอดการเป็นโรค ค่าอาหารสั</w:t>
      </w:r>
      <w:r w:rsidRPr="003925E7">
        <w:rPr>
          <w:rFonts w:ascii="TH SarabunPSK" w:hAnsi="TH SarabunPSK" w:cs="TH SarabunPSK"/>
          <w:sz w:val="32"/>
          <w:szCs w:val="32"/>
          <w:cs/>
        </w:rPr>
        <w:t>ตว์ มูลค่าสัตว์ตายจาก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การเป็นโรค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AE53CD" w:rsidRPr="003925E7">
        <w:rPr>
          <w:rFonts w:ascii="TH SarabunPSK" w:hAnsi="TH SarabunPSK" w:cs="TH SarabunPSK"/>
          <w:i/>
          <w:iCs/>
          <w:sz w:val="32"/>
          <w:szCs w:val="32"/>
          <w:cs/>
        </w:rPr>
        <w:t>ผลกระทบทางอ้อม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ได้แก่ ค่ายาและเวชภัณฑ์รักษา ค่าแรงงานจัดการ ค่าน้ำยาฆ่าเชื้อ ค่าตรวจยา</w:t>
      </w:r>
      <w:r w:rsidR="00FF2E05" w:rsidRPr="003925E7">
        <w:rPr>
          <w:rFonts w:ascii="TH SarabunPSK" w:hAnsi="TH SarabunPSK" w:cs="TH SarabunPSK"/>
          <w:sz w:val="32"/>
          <w:szCs w:val="32"/>
          <w:cs/>
        </w:rPr>
        <w:t>ป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>ฏิชีวนะตกค้าง และมูลค่าสัตว์ที่ถูกคัดทิ้ง (บาท)</w:t>
      </w:r>
      <w:r w:rsidR="00FF2E05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เปรียบเทียบข้อมูลความสูญเสียทางเศรษฐกิจ อัตราการป่วย ระหว่างฟาร์มทั้ง 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3 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กลุ่ม โดยใช้สถิติเชิงอนุมาน 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ANOVA </w:t>
      </w:r>
      <w:r w:rsidR="00AE53CD" w:rsidRPr="003925E7">
        <w:rPr>
          <w:rFonts w:ascii="TH SarabunPSK" w:hAnsi="TH SarabunPSK" w:cs="TH SarabunPSK"/>
          <w:sz w:val="32"/>
          <w:szCs w:val="32"/>
          <w:cs/>
        </w:rPr>
        <w:t xml:space="preserve">โดยใช้โปรแกรม 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Epi Info version 7.2.2.2(Epi info </w:t>
      </w:r>
      <w:r w:rsidR="00AE53CD" w:rsidRPr="003925E7">
        <w:rPr>
          <w:rFonts w:ascii="TH SarabunPSK" w:hAnsi="TH SarabunPSK" w:cs="TH SarabunPSK"/>
          <w:sz w:val="32"/>
          <w:szCs w:val="32"/>
          <w:vertAlign w:val="superscript"/>
        </w:rPr>
        <w:t>TM</w:t>
      </w:r>
      <w:r w:rsidR="00AE53CD" w:rsidRPr="003925E7">
        <w:rPr>
          <w:rFonts w:ascii="TH SarabunPSK" w:hAnsi="TH SarabunPSK" w:cs="TH SarabunPSK"/>
          <w:sz w:val="32"/>
          <w:szCs w:val="32"/>
        </w:rPr>
        <w:t xml:space="preserve"> Team,2017 ) </w:t>
      </w:r>
    </w:p>
    <w:p w14:paraId="29F492E7" w14:textId="5421C216" w:rsidR="00AF153B" w:rsidRPr="003925E7" w:rsidRDefault="00AF153B" w:rsidP="00D974DC">
      <w:pPr>
        <w:pStyle w:val="ListParagraph"/>
        <w:spacing w:line="240" w:lineRule="auto"/>
        <w:ind w:left="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6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ผู้ร่วมดำเนินการ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    </w:t>
      </w:r>
    </w:p>
    <w:p w14:paraId="26B46416" w14:textId="374ABAA1" w:rsidR="00AF153B" w:rsidRPr="003925E7" w:rsidRDefault="00AF153B" w:rsidP="00D974DC">
      <w:pPr>
        <w:pStyle w:val="ListParagraph"/>
        <w:spacing w:line="240" w:lineRule="auto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>(1)</w:t>
      </w:r>
      <w:r w:rsidR="00D974DC" w:rsidRPr="003925E7">
        <w:rPr>
          <w:rFonts w:ascii="TH SarabunPSK" w:hAnsi="TH SarabunPSK" w:cs="TH SarabunPSK"/>
          <w:sz w:val="32"/>
          <w:szCs w:val="32"/>
          <w:cs/>
        </w:rPr>
        <w:t xml:space="preserve"> นายวิทวัส </w:t>
      </w:r>
      <w:r w:rsidR="00D974DC" w:rsidRPr="003925E7">
        <w:rPr>
          <w:rFonts w:ascii="TH SarabunPSK" w:hAnsi="TH SarabunPSK" w:cs="TH SarabunPSK"/>
          <w:sz w:val="32"/>
          <w:szCs w:val="32"/>
          <w:cs/>
        </w:rPr>
        <w:tab/>
        <w:t>โหมดเทศ</w:t>
      </w:r>
      <w:r w:rsidR="00D974DC" w:rsidRPr="003925E7">
        <w:rPr>
          <w:rFonts w:ascii="TH SarabunPSK" w:hAnsi="TH SarabunPSK" w:cs="TH SarabunPSK"/>
          <w:sz w:val="32"/>
          <w:szCs w:val="32"/>
          <w:cs/>
        </w:rPr>
        <w:tab/>
      </w:r>
      <w:r w:rsidR="00D974DC" w:rsidRPr="003925E7">
        <w:rPr>
          <w:rFonts w:ascii="TH SarabunPSK" w:hAnsi="TH SarabunPSK" w:cs="TH SarabunPSK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สัดส่วนผลงาน </w:t>
      </w:r>
      <w:r w:rsidRPr="003925E7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 w:rsidR="00D974DC" w:rsidRPr="003925E7">
        <w:rPr>
          <w:rFonts w:ascii="TH SarabunPSK" w:hAnsi="TH SarabunPSK" w:cs="TH SarabunPSK"/>
          <w:sz w:val="32"/>
          <w:szCs w:val="32"/>
        </w:rPr>
        <w:t>6</w:t>
      </w:r>
      <w:r w:rsidRPr="003925E7">
        <w:rPr>
          <w:rFonts w:ascii="TH SarabunPSK" w:hAnsi="TH SarabunPSK" w:cs="TH SarabunPSK"/>
          <w:sz w:val="32"/>
          <w:szCs w:val="32"/>
          <w:cs/>
        </w:rPr>
        <w:t>0</w:t>
      </w:r>
    </w:p>
    <w:p w14:paraId="13C5E1DC" w14:textId="6D35DD77" w:rsidR="003A503F" w:rsidRPr="003925E7" w:rsidRDefault="00D974DC" w:rsidP="00D974DC">
      <w:pPr>
        <w:pStyle w:val="ListParagraph"/>
        <w:spacing w:line="240" w:lineRule="auto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  <w:t>(2) นายปรัชญา โสภารัตน์</w:t>
      </w: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ab/>
        <w:t xml:space="preserve">   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ab/>
        <w:t xml:space="preserve">สัดส่วนผลงาน  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 w:rsidRPr="003925E7">
        <w:rPr>
          <w:rFonts w:ascii="TH SarabunPSK" w:hAnsi="TH SarabunPSK" w:cs="TH SarabunPSK"/>
          <w:sz w:val="32"/>
          <w:szCs w:val="32"/>
        </w:rPr>
        <w:t>2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0</w:t>
      </w:r>
    </w:p>
    <w:p w14:paraId="6D625AFB" w14:textId="3C609CFF" w:rsidR="001F0E38" w:rsidRPr="003925E7" w:rsidRDefault="00D974DC" w:rsidP="00D974DC">
      <w:pPr>
        <w:pStyle w:val="ListParagraph"/>
        <w:spacing w:line="240" w:lineRule="auto"/>
        <w:ind w:left="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3925E7">
        <w:rPr>
          <w:rFonts w:ascii="TH SarabunPSK" w:hAnsi="TH SarabunPSK" w:cs="TH SarabunPSK"/>
          <w:sz w:val="32"/>
          <w:szCs w:val="32"/>
        </w:rPr>
        <w:tab/>
        <w:t xml:space="preserve">(3) </w:t>
      </w:r>
      <w:r w:rsidRPr="003925E7">
        <w:rPr>
          <w:rFonts w:ascii="TH SarabunPSK" w:hAnsi="TH SarabunPSK" w:cs="TH SarabunPSK"/>
          <w:sz w:val="32"/>
          <w:szCs w:val="32"/>
          <w:cs/>
        </w:rPr>
        <w:t>นางสาวพรวิมล ปาทา</w:t>
      </w: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ab/>
        <w:t xml:space="preserve">สัดส่วนผลงาน  </w:t>
      </w:r>
      <w:r w:rsidRPr="003925E7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 w:rsidRPr="003925E7">
        <w:rPr>
          <w:rFonts w:ascii="TH SarabunPSK" w:hAnsi="TH SarabunPSK" w:cs="TH SarabunPSK"/>
          <w:sz w:val="32"/>
          <w:szCs w:val="32"/>
        </w:rPr>
        <w:t>2</w:t>
      </w:r>
      <w:r w:rsidRPr="003925E7">
        <w:rPr>
          <w:rFonts w:ascii="TH SarabunPSK" w:hAnsi="TH SarabunPSK" w:cs="TH SarabunPSK"/>
          <w:sz w:val="32"/>
          <w:szCs w:val="32"/>
          <w:cs/>
        </w:rPr>
        <w:t>0</w:t>
      </w:r>
    </w:p>
    <w:p w14:paraId="022CDB7F" w14:textId="044986D2" w:rsidR="00AF153B" w:rsidRPr="003925E7" w:rsidRDefault="00AF153B" w:rsidP="003A503F">
      <w:pPr>
        <w:pStyle w:val="ListParagraph"/>
        <w:ind w:left="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7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ระบุรายละเอียดเฉพาะงานในส่วนที่ผู้ขอรับการประเมินเป็นผู้ปฏิบัติ</w:t>
      </w:r>
    </w:p>
    <w:tbl>
      <w:tblPr>
        <w:tblStyle w:val="TableGrid"/>
        <w:tblW w:w="0" w:type="auto"/>
        <w:tblInd w:w="8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1"/>
        <w:gridCol w:w="1309"/>
      </w:tblGrid>
      <w:tr w:rsidR="00AF153B" w:rsidRPr="003925E7" w14:paraId="652999A2" w14:textId="77777777" w:rsidTr="00DB0004">
        <w:tc>
          <w:tcPr>
            <w:tcW w:w="6521" w:type="dxa"/>
          </w:tcPr>
          <w:p w14:paraId="0DED442C" w14:textId="21891794" w:rsidR="00AF153B" w:rsidRPr="003925E7" w:rsidRDefault="001F0E38" w:rsidP="00DB0004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7.1 ศึกษาข้อมูลระบาดวิทยา</w:t>
            </w:r>
            <w:r w:rsidR="00AF153B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ในพื้นที่</w:t>
            </w: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 วางแผนการศึกษาวิจัย</w:t>
            </w:r>
          </w:p>
          <w:p w14:paraId="625D05D4" w14:textId="7D12CC2D" w:rsidR="00AF153B" w:rsidRPr="003925E7" w:rsidRDefault="00AF153B" w:rsidP="00DB0004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7.2 </w:t>
            </w:r>
            <w:r w:rsidR="001F0E38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สร้าง ทดสอบ ปรับปรุง แบบสอบถาม เก็บข้อมูลจากแบบสอบถาม รวบรวมข้อมูล</w:t>
            </w:r>
          </w:p>
          <w:p w14:paraId="569C0693" w14:textId="05CD08B4" w:rsidR="00AF153B" w:rsidRPr="003925E7" w:rsidRDefault="00AF153B" w:rsidP="0040056F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7.3 </w:t>
            </w:r>
            <w:r w:rsidR="001F0E38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วิเคราะห์ข้อมูลทางสถิติ สรุปผล</w:t>
            </w:r>
            <w:r w:rsidR="0040056F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 และ</w:t>
            </w:r>
            <w:r w:rsidR="00EA1DF9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เขียนงานวิจัย</w:t>
            </w:r>
          </w:p>
        </w:tc>
        <w:tc>
          <w:tcPr>
            <w:tcW w:w="1309" w:type="dxa"/>
          </w:tcPr>
          <w:p w14:paraId="3AB508A6" w14:textId="1F7DA72D" w:rsidR="00AF153B" w:rsidRPr="003925E7" w:rsidRDefault="00AF153B" w:rsidP="00DB000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="00D31DD5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1</w:t>
            </w:r>
            <w:r w:rsidR="0040056F" w:rsidRPr="003925E7">
              <w:rPr>
                <w:rFonts w:ascii="TH SarabunPSK" w:hAnsi="TH SarabunPSK" w:cs="TH SarabunPSK"/>
                <w:sz w:val="32"/>
                <w:szCs w:val="32"/>
              </w:rPr>
              <w:t>0</w:t>
            </w:r>
          </w:p>
          <w:p w14:paraId="4E199A93" w14:textId="7763CEB9" w:rsidR="00AF153B" w:rsidRPr="003925E7" w:rsidRDefault="00AF153B" w:rsidP="00DB000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="0040056F" w:rsidRPr="003925E7">
              <w:rPr>
                <w:rFonts w:ascii="TH SarabunPSK" w:hAnsi="TH SarabunPSK" w:cs="TH SarabunPSK"/>
                <w:sz w:val="32"/>
                <w:szCs w:val="32"/>
              </w:rPr>
              <w:t>20</w:t>
            </w:r>
          </w:p>
          <w:p w14:paraId="25D3A62D" w14:textId="77777777" w:rsidR="0040056F" w:rsidRPr="003925E7" w:rsidRDefault="0040056F" w:rsidP="00DB000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457D65F8" w14:textId="6AC4BE85" w:rsidR="00AF153B" w:rsidRPr="003925E7" w:rsidRDefault="00AF153B" w:rsidP="00DB0004">
            <w:pPr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="0040056F" w:rsidRPr="003925E7">
              <w:rPr>
                <w:rFonts w:ascii="TH SarabunPSK" w:hAnsi="TH SarabunPSK" w:cs="TH SarabunPSK"/>
                <w:sz w:val="32"/>
                <w:szCs w:val="32"/>
              </w:rPr>
              <w:t>3</w:t>
            </w:r>
            <w:r w:rsidR="00D31DD5"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0</w:t>
            </w:r>
          </w:p>
          <w:p w14:paraId="76BDA9D7" w14:textId="439ADC72" w:rsidR="00AF153B" w:rsidRPr="003925E7" w:rsidRDefault="00AF153B" w:rsidP="00DB000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</w:tbl>
    <w:p w14:paraId="567A2BE5" w14:textId="77777777" w:rsidR="0057461F" w:rsidRDefault="0057461F" w:rsidP="00980E56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2A29D6B4" w14:textId="77777777" w:rsidR="00576B04" w:rsidRDefault="00576B04" w:rsidP="00980E56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27F2D63F" w14:textId="77777777" w:rsidR="0057461F" w:rsidRDefault="0057461F" w:rsidP="00980E56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0E64B827" w14:textId="63BEA3D9" w:rsidR="00980E56" w:rsidRPr="003925E7" w:rsidRDefault="00980E56" w:rsidP="00980E56">
      <w:pPr>
        <w:rPr>
          <w:rFonts w:ascii="TH SarabunPSK" w:hAnsi="TH SarabunPSK" w:cs="TH SarabunPSK"/>
          <w:b/>
          <w:bCs/>
          <w:sz w:val="32"/>
          <w:szCs w:val="32"/>
          <w:u w:val="dotted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8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ประโยชน์ที่คาดว่าจะได้รับ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กรณีที่เป็นผลงานที่อยู่ระหว่างศึกษา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)</w:t>
      </w:r>
    </w:p>
    <w:p w14:paraId="4DA488FB" w14:textId="558BE738" w:rsidR="001839FB" w:rsidRPr="003925E7" w:rsidRDefault="00E042E1" w:rsidP="0057461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="001839FB" w:rsidRPr="003925E7">
        <w:rPr>
          <w:rFonts w:ascii="TH SarabunPSK" w:hAnsi="TH SarabunPSK" w:cs="TH SarabunPSK"/>
          <w:sz w:val="32"/>
          <w:szCs w:val="32"/>
        </w:rPr>
        <w:t xml:space="preserve">8.1 </w:t>
      </w:r>
      <w:r w:rsidR="001839FB" w:rsidRPr="003925E7">
        <w:rPr>
          <w:rFonts w:ascii="TH SarabunPSK" w:hAnsi="TH SarabunPSK" w:cs="TH SarabunPSK"/>
          <w:sz w:val="32"/>
          <w:szCs w:val="32"/>
          <w:cs/>
        </w:rPr>
        <w:t>ทราบถึงความสูญเสียทางเศรษฐกิจในฟาร์มโคนมที่ได้รับผลกระทบจากการเป็นโรคปากและเท้าเปื่อย</w:t>
      </w:r>
    </w:p>
    <w:p w14:paraId="651B107D" w14:textId="0C99EF02" w:rsidR="001839FB" w:rsidRPr="003925E7" w:rsidRDefault="001839FB" w:rsidP="0057461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</w:rPr>
        <w:t xml:space="preserve">8.2 </w:t>
      </w:r>
      <w:r w:rsidRPr="003925E7">
        <w:rPr>
          <w:rFonts w:ascii="TH SarabunPSK" w:hAnsi="TH SarabunPSK" w:cs="TH SarabunPSK"/>
          <w:sz w:val="32"/>
          <w:szCs w:val="32"/>
          <w:cs/>
        </w:rPr>
        <w:t>ใช้ในการกำหนดนโยบายหรือมาตรการเพื่อใช้การควบคุมโรคระดับพื้นที่อย่างเหมาะสม และเกิดประสิทธิภาพสูงสุด</w:t>
      </w:r>
    </w:p>
    <w:p w14:paraId="19BE6C53" w14:textId="76D7573D" w:rsidR="001839FB" w:rsidRPr="003925E7" w:rsidRDefault="001839FB" w:rsidP="0057461F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8.3 </w:t>
      </w:r>
      <w:r w:rsidRPr="003925E7">
        <w:rPr>
          <w:rFonts w:ascii="TH SarabunPSK" w:hAnsi="TH SarabunPSK" w:cs="TH SarabunPSK"/>
          <w:sz w:val="32"/>
          <w:szCs w:val="32"/>
          <w:cs/>
        </w:rPr>
        <w:t>เกษตรกร ผู้บริหารสหกรณ์ ศูนย์รวบรวมน้ำนมดิบ เจ้าหน้าที่ปศุสัตว์ และผู้มีส่วนเกี่ยวข้องด้าน</w:t>
      </w:r>
      <w:r w:rsidR="003E59DD" w:rsidRPr="003925E7">
        <w:rPr>
          <w:rFonts w:ascii="TH SarabunPSK" w:hAnsi="TH SarabunPSK" w:cs="TH SarabunPSK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โคนมในพื้นที่ ทราบถึงมูลค่าความสูญเสียทางเศรษฐกิจเมื่อเกิดการระบาดของโรคปากและเท้าเปื่อย ผลกระทบทางด้านสุขภาพและผลผลิตสัตว์ ผลระทบทางด้านภูมิสังคมวิถีชีวิตของเกษตรกร และปัญหาอื่นๆ </w:t>
      </w:r>
      <w:r w:rsidR="003E59DD" w:rsidRPr="003925E7">
        <w:rPr>
          <w:rFonts w:ascii="TH SarabunPSK" w:hAnsi="TH SarabunPSK" w:cs="TH SarabunPSK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ที่สืบเนื่องจากการระบาดของโรค ตลอดจนทำให้เกิดการตระหนักรู้ถึง บทบาทหน้าที่ของแต่ละภาคส่วน</w:t>
      </w:r>
      <w:r w:rsidR="003E59DD" w:rsidRPr="003925E7">
        <w:rPr>
          <w:rFonts w:ascii="TH SarabunPSK" w:hAnsi="TH SarabunPSK" w:cs="TH SarabunPSK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ที่ต้องร่วมมือกัน เพื่อเป้าหมายในการลดอุบัติการณ์เกิดโรคในพื้นที่ สร้างความเข้าใจที่ดีต่อกัน มีวัตถุประสงค์เดียวกัน  เช่น การเป็นเครือข่ายในการเฝ้าระวัง แจ้งเตือน รายงานสถานการณ์โรคในพื้นที่ การประชุมแลกเปลี่ยนแนวทางข้อเสนอแนะร่วมกันระหว่างเจ้าหน้าที่ปศุสัตว์ กับเครือข่ายผู้เลี้ยงโคนม และผู้ปฏิบัติงานด้านโคนมในพื้นที่ เป็นต้น เพื่อให้เกิดกระบวนการเรียนรู้ผ่านการปฏิบัติร่วมกัน ระหว่างเจ้าหน้าที่ภาครัฐ </w:t>
      </w:r>
      <w:r w:rsidR="003E59DD" w:rsidRPr="003925E7">
        <w:rPr>
          <w:rFonts w:ascii="TH SarabunPSK" w:hAnsi="TH SarabunPSK" w:cs="TH SarabunPSK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กับเกษตรกร นำไปสู่การขับเคลื่อนจากคนภายในพื้นที่ เพื่อให้เกิดความยั่งยืนในระยะยาว</w:t>
      </w:r>
    </w:p>
    <w:p w14:paraId="23A0AEB3" w14:textId="665ACDF6" w:rsidR="00E042E1" w:rsidRPr="003925E7" w:rsidRDefault="00E042E1" w:rsidP="0057461F">
      <w:pPr>
        <w:rPr>
          <w:rFonts w:ascii="TH SarabunPSK" w:hAnsi="TH SarabunPSK" w:cs="TH SarabunPSK"/>
          <w:sz w:val="32"/>
          <w:szCs w:val="32"/>
        </w:rPr>
      </w:pPr>
    </w:p>
    <w:p w14:paraId="40C97B77" w14:textId="58BBFD8F" w:rsidR="00AF153B" w:rsidRPr="003925E7" w:rsidRDefault="00AF153B" w:rsidP="00AF153B">
      <w:pPr>
        <w:jc w:val="thaiDistribute"/>
        <w:rPr>
          <w:rFonts w:ascii="TH SarabunPSK" w:hAnsi="TH SarabunPSK" w:cs="TH SarabunPSK"/>
          <w:sz w:val="32"/>
          <w:szCs w:val="32"/>
          <w:u w:val="dotted"/>
          <w:cs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>9.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ระบุผลสำเร็จของงาน หรือผลการศึกษา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กรณีที่เป็นผลงานที่ดำเนินการเสร็จแล้ว</w:t>
      </w:r>
      <w:r w:rsidR="00A664B5">
        <w:rPr>
          <w:rFonts w:ascii="TH SarabunPSK" w:hAnsi="TH SarabunPSK" w:cs="TH SarabunPSK" w:hint="cs"/>
          <w:b/>
          <w:bCs/>
          <w:sz w:val="32"/>
          <w:szCs w:val="32"/>
          <w:cs/>
        </w:rPr>
        <w:t>)</w:t>
      </w:r>
      <w:r w:rsidR="00A664B5" w:rsidRPr="00A664B5">
        <w:rPr>
          <w:rFonts w:ascii="TH SarabunPSK" w:hAnsi="TH SarabunPSK" w:cs="TH SarabunPSK" w:hint="cs"/>
          <w:sz w:val="32"/>
          <w:szCs w:val="32"/>
          <w:cs/>
        </w:rPr>
        <w:t>..........-..................</w:t>
      </w:r>
      <w:r w:rsidR="00A664B5">
        <w:rPr>
          <w:rFonts w:ascii="TH SarabunPSK" w:hAnsi="TH SarabunPSK" w:cs="TH SarabunPSK" w:hint="cs"/>
          <w:b/>
          <w:bCs/>
          <w:sz w:val="32"/>
          <w:szCs w:val="32"/>
          <w:cs/>
        </w:rPr>
        <w:t>.</w:t>
      </w:r>
    </w:p>
    <w:p w14:paraId="70D2B7D5" w14:textId="50E042DB" w:rsidR="00EC25DC" w:rsidRPr="003925E7" w:rsidRDefault="00AD03A1" w:rsidP="0049087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</w:r>
    </w:p>
    <w:p w14:paraId="0C925349" w14:textId="77777777" w:rsidR="00AF153B" w:rsidRPr="003925E7" w:rsidRDefault="00AF153B" w:rsidP="00AF153B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pacing w:val="8"/>
          <w:sz w:val="32"/>
          <w:szCs w:val="32"/>
        </w:rPr>
        <w:lastRenderedPageBreak/>
        <w:t xml:space="preserve">10. </w:t>
      </w:r>
      <w:r w:rsidRPr="003925E7">
        <w:rPr>
          <w:rFonts w:ascii="TH SarabunPSK" w:hAnsi="TH SarabunPSK" w:cs="TH SarabunPSK"/>
          <w:b/>
          <w:bCs/>
          <w:spacing w:val="8"/>
          <w:sz w:val="32"/>
          <w:szCs w:val="32"/>
          <w:cs/>
        </w:rPr>
        <w:t>ความยุ่งยากในการดำเนินการ</w:t>
      </w:r>
      <w:r w:rsidRPr="003925E7">
        <w:rPr>
          <w:rFonts w:ascii="TH SarabunPSK" w:hAnsi="TH SarabunPSK" w:cs="TH SarabunPSK"/>
          <w:b/>
          <w:bCs/>
          <w:spacing w:val="8"/>
          <w:sz w:val="32"/>
          <w:szCs w:val="32"/>
        </w:rPr>
        <w:t>/</w:t>
      </w:r>
      <w:r w:rsidRPr="003925E7">
        <w:rPr>
          <w:rFonts w:ascii="TH SarabunPSK" w:hAnsi="TH SarabunPSK" w:cs="TH SarabunPSK"/>
          <w:b/>
          <w:bCs/>
          <w:spacing w:val="8"/>
          <w:sz w:val="32"/>
          <w:szCs w:val="32"/>
          <w:cs/>
        </w:rPr>
        <w:t>ปัญหา</w:t>
      </w:r>
      <w:r w:rsidRPr="003925E7">
        <w:rPr>
          <w:rFonts w:ascii="TH SarabunPSK" w:hAnsi="TH SarabunPSK" w:cs="TH SarabunPSK"/>
          <w:b/>
          <w:bCs/>
          <w:spacing w:val="8"/>
          <w:sz w:val="32"/>
          <w:szCs w:val="32"/>
        </w:rPr>
        <w:t>/</w:t>
      </w:r>
      <w:r w:rsidRPr="003925E7">
        <w:rPr>
          <w:rFonts w:ascii="TH SarabunPSK" w:hAnsi="TH SarabunPSK" w:cs="TH SarabunPSK"/>
          <w:b/>
          <w:bCs/>
          <w:spacing w:val="8"/>
          <w:sz w:val="32"/>
          <w:szCs w:val="32"/>
          <w:cs/>
        </w:rPr>
        <w:t>อุปสรรค</w:t>
      </w:r>
    </w:p>
    <w:p w14:paraId="6491BCD5" w14:textId="1BEF2DAF" w:rsidR="00AF153B" w:rsidRPr="003925E7" w:rsidRDefault="00AF153B" w:rsidP="00921C7F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3925E7">
        <w:rPr>
          <w:rFonts w:ascii="TH SarabunPSK" w:hAnsi="TH SarabunPSK" w:cs="TH SarabunPSK"/>
          <w:spacing w:val="8"/>
          <w:sz w:val="32"/>
          <w:szCs w:val="32"/>
          <w:cs/>
        </w:rPr>
        <w:tab/>
        <w:t>- ขั้นตอนการเก็บรวบรวมข้อมูล</w:t>
      </w:r>
      <w:r w:rsidR="0024399A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 เป็นช่วงที่เกิดการระบาดจริงของโรคปากและเท้าเปื่อยในพื้นที่ซึ่งต้องทำร่วมกับการสอบสวนโรค การวิเคราะห์สาเหตุการระบาด  การควบคุมโรค 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>ต้องใช้ระบบสอบถาม การสังเกต และการเก็บข้อมูลที่ดี เพื่อให้ได้ข้อมูลถูกต้องและเชื่อถือได้</w:t>
      </w:r>
    </w:p>
    <w:p w14:paraId="1A8797EF" w14:textId="59A4553F" w:rsidR="00981CBC" w:rsidRPr="003925E7" w:rsidRDefault="00981CBC" w:rsidP="00921C7F">
      <w:pPr>
        <w:jc w:val="thaiDistribute"/>
        <w:rPr>
          <w:rFonts w:ascii="TH SarabunPSK" w:hAnsi="TH SarabunPSK" w:cs="TH SarabunPSK"/>
          <w:spacing w:val="8"/>
          <w:sz w:val="32"/>
          <w:szCs w:val="32"/>
          <w:cs/>
        </w:rPr>
      </w:pPr>
      <w:r w:rsidRPr="003925E7">
        <w:rPr>
          <w:rFonts w:ascii="TH SarabunPSK" w:hAnsi="TH SarabunPSK" w:cs="TH SarabunPSK"/>
          <w:spacing w:val="8"/>
          <w:sz w:val="32"/>
          <w:szCs w:val="32"/>
          <w:cs/>
        </w:rPr>
        <w:tab/>
        <w:t>-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>เกษตรกรบางรายไม่ได้ทำการบันทึกข้อมูล เช่น</w:t>
      </w:r>
      <w:r w:rsidR="00E41D45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 ราคาขายน้ำนมดิบ ปริมาณและราค</w:t>
      </w:r>
      <w:r w:rsidR="00F53BB9" w:rsidRPr="003925E7">
        <w:rPr>
          <w:rFonts w:ascii="TH SarabunPSK" w:hAnsi="TH SarabunPSK" w:cs="TH SarabunPSK"/>
          <w:spacing w:val="8"/>
          <w:sz w:val="32"/>
          <w:szCs w:val="32"/>
          <w:cs/>
        </w:rPr>
        <w:t>า</w:t>
      </w:r>
      <w:r w:rsidR="00E41D45" w:rsidRPr="003925E7">
        <w:rPr>
          <w:rFonts w:ascii="TH SarabunPSK" w:hAnsi="TH SarabunPSK" w:cs="TH SarabunPSK"/>
          <w:spacing w:val="8"/>
          <w:sz w:val="32"/>
          <w:szCs w:val="32"/>
          <w:cs/>
        </w:rPr>
        <w:t>อาหารข้นที่ใช้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 </w:t>
      </w:r>
      <w:r w:rsidR="00E41D45" w:rsidRPr="003925E7">
        <w:rPr>
          <w:rFonts w:ascii="TH SarabunPSK" w:hAnsi="TH SarabunPSK" w:cs="TH SarabunPSK"/>
          <w:spacing w:val="8"/>
          <w:sz w:val="32"/>
          <w:szCs w:val="32"/>
          <w:cs/>
        </w:rPr>
        <w:t>ไม่ทราบ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>ราคาของ</w:t>
      </w:r>
      <w:r w:rsidR="00E41D45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 วัสดุสิ้นเปลือง 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>ยาและเวชภัณฑ์ที่</w:t>
      </w:r>
      <w:r w:rsidR="00E41D45" w:rsidRPr="003925E7">
        <w:rPr>
          <w:rFonts w:ascii="TH SarabunPSK" w:hAnsi="TH SarabunPSK" w:cs="TH SarabunPSK"/>
          <w:spacing w:val="8"/>
          <w:sz w:val="32"/>
          <w:szCs w:val="32"/>
          <w:cs/>
        </w:rPr>
        <w:t>ใช้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 จึงจำเป็นต้องมีการสืบค้นข้อมูลย้อนกลับไปยังฝ่าย</w:t>
      </w:r>
      <w:r w:rsidR="00E41D45" w:rsidRPr="003925E7">
        <w:rPr>
          <w:rFonts w:ascii="TH SarabunPSK" w:hAnsi="TH SarabunPSK" w:cs="TH SarabunPSK"/>
          <w:spacing w:val="8"/>
          <w:sz w:val="32"/>
          <w:szCs w:val="32"/>
          <w:cs/>
        </w:rPr>
        <w:t>การตลาด ฝ่าย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>บัญชีของสหกรณ์/ศูนย์รวบรวมน้ำนมดิบ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</w:rPr>
        <w:t xml:space="preserve"> </w:t>
      </w:r>
      <w:r w:rsidR="00DE1F31" w:rsidRPr="003925E7">
        <w:rPr>
          <w:rFonts w:ascii="TH SarabunPSK" w:hAnsi="TH SarabunPSK" w:cs="TH SarabunPSK"/>
          <w:spacing w:val="8"/>
          <w:sz w:val="32"/>
          <w:szCs w:val="32"/>
          <w:cs/>
        </w:rPr>
        <w:t>เพื่อใช้ข้อมูลจากทั้งสองแหล่งมาร่วมในการวิเคราะห์</w:t>
      </w:r>
    </w:p>
    <w:p w14:paraId="487E3CDF" w14:textId="4C48417F" w:rsidR="00F53BB9" w:rsidRPr="003925E7" w:rsidRDefault="00F53BB9" w:rsidP="00921C7F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3925E7">
        <w:rPr>
          <w:rFonts w:ascii="TH SarabunPSK" w:hAnsi="TH SarabunPSK" w:cs="TH SarabunPSK"/>
          <w:spacing w:val="8"/>
          <w:sz w:val="32"/>
          <w:szCs w:val="32"/>
          <w:cs/>
        </w:rPr>
        <w:tab/>
        <w:t>-ข้อมูลดัชนีประสิทธิภาพระบบสืบพันธุ์ เป็นข้อมูลที่ควรนำมาในการวิเคราะห์เพื่อประกอบการศึกษาครั้งนี้ แต่ไม่สามารถทำได้เนื่องจากเกษตรกรไม่ได้จดบันทึกข้อมูล วันที่ผสมเทียม วันที่ตรวจท้อง และวันที่คลอด ให้เป็นปัจจุบัน</w:t>
      </w:r>
    </w:p>
    <w:p w14:paraId="6515BFF0" w14:textId="12177008" w:rsidR="00117DB8" w:rsidRDefault="00A664B5" w:rsidP="00921C7F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>
        <w:rPr>
          <w:rFonts w:ascii="TH SarabunPSK" w:hAnsi="TH SarabunPSK" w:cs="TH SarabunPSK" w:hint="cs"/>
          <w:spacing w:val="8"/>
          <w:sz w:val="32"/>
          <w:szCs w:val="32"/>
          <w:cs/>
        </w:rPr>
        <w:tab/>
        <w:t>-</w:t>
      </w:r>
      <w:r w:rsidR="00AA499C" w:rsidRPr="003925E7">
        <w:rPr>
          <w:rFonts w:ascii="TH SarabunPSK" w:hAnsi="TH SarabunPSK" w:cs="TH SarabunPSK"/>
          <w:spacing w:val="8"/>
          <w:sz w:val="32"/>
          <w:szCs w:val="32"/>
          <w:cs/>
        </w:rPr>
        <w:t>ขั้นตอนในการนำข้อมูลจากแบบสอบถามเข้าสู่ระบบการวิเคราะห์ จะต้องทำโดยความละเอียด และมีการตรวจสอบข้อมูลเทียบกันจากหลายแหล่ง</w:t>
      </w:r>
      <w:r w:rsidR="00D8410D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เพื่อให้ได้ข้อมูลที่แม่นยำ ลักษณะของข้อมูลที่ได้มีทั้งข้อมูลเชิงปริมาณ และคุณภาพ จึงต้องทำการจำแนก การทดสอบ </w:t>
      </w:r>
      <w:r w:rsidR="006770EE" w:rsidRPr="003925E7">
        <w:rPr>
          <w:rFonts w:ascii="TH SarabunPSK" w:hAnsi="TH SarabunPSK" w:cs="TH SarabunPSK"/>
          <w:spacing w:val="8"/>
          <w:sz w:val="32"/>
          <w:szCs w:val="32"/>
          <w:cs/>
        </w:rPr>
        <w:t>โดยใ</w:t>
      </w:r>
      <w:r w:rsidR="00D8410D" w:rsidRPr="003925E7">
        <w:rPr>
          <w:rFonts w:ascii="TH SarabunPSK" w:hAnsi="TH SarabunPSK" w:cs="TH SarabunPSK"/>
          <w:spacing w:val="8"/>
          <w:sz w:val="32"/>
          <w:szCs w:val="32"/>
          <w:cs/>
        </w:rPr>
        <w:t>ช้</w:t>
      </w:r>
      <w:r w:rsidR="00110C5E" w:rsidRPr="003925E7">
        <w:rPr>
          <w:rFonts w:ascii="TH SarabunPSK" w:hAnsi="TH SarabunPSK" w:cs="TH SarabunPSK"/>
          <w:spacing w:val="8"/>
          <w:sz w:val="32"/>
          <w:szCs w:val="32"/>
          <w:cs/>
        </w:rPr>
        <w:t>วิธีทาง</w:t>
      </w:r>
      <w:r w:rsidR="00D8410D" w:rsidRPr="003925E7">
        <w:rPr>
          <w:rFonts w:ascii="TH SarabunPSK" w:hAnsi="TH SarabunPSK" w:cs="TH SarabunPSK"/>
          <w:spacing w:val="8"/>
          <w:sz w:val="32"/>
          <w:szCs w:val="32"/>
          <w:cs/>
        </w:rPr>
        <w:t xml:space="preserve">สถิติที่เหมาะสมในการวิเคราะห์ข้อมูลนั้น </w:t>
      </w:r>
    </w:p>
    <w:p w14:paraId="221E8F6F" w14:textId="77777777" w:rsidR="00576B04" w:rsidRDefault="00576B04" w:rsidP="00921C7F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</w:p>
    <w:p w14:paraId="34F572E1" w14:textId="77777777" w:rsidR="00A00B7C" w:rsidRPr="003925E7" w:rsidRDefault="00A00B7C" w:rsidP="008413AF">
      <w:pPr>
        <w:jc w:val="thaiDistribute"/>
        <w:rPr>
          <w:rFonts w:ascii="TH SarabunPSK" w:hAnsi="TH SarabunPSK" w:cs="TH SarabunPSK"/>
          <w:spacing w:val="8"/>
          <w:sz w:val="32"/>
          <w:szCs w:val="32"/>
          <w:cs/>
        </w:rPr>
      </w:pPr>
    </w:p>
    <w:p w14:paraId="2EB4C660" w14:textId="509202F8" w:rsidR="00AF153B" w:rsidRPr="003925E7" w:rsidRDefault="00AF153B" w:rsidP="006A10F9">
      <w:pPr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11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การนำไปใช้ประโยชน์ หรือคาดว่าจะนำไปใช้ประโยชน์</w:t>
      </w:r>
    </w:p>
    <w:p w14:paraId="07F355BA" w14:textId="69D451A4" w:rsidR="0036605B" w:rsidRPr="003925E7" w:rsidRDefault="00AF153B" w:rsidP="00AF153B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สามารถนำ</w:t>
      </w:r>
      <w:r w:rsidR="009E675C" w:rsidRPr="003925E7">
        <w:rPr>
          <w:rFonts w:ascii="TH SarabunPSK" w:hAnsi="TH SarabunPSK" w:cs="TH SarabunPSK"/>
          <w:sz w:val="32"/>
          <w:szCs w:val="32"/>
          <w:cs/>
        </w:rPr>
        <w:t>ข้อมูลผลกระทบทางเศรษฐกิจระดับฟาร์มที่เกิดโรค</w:t>
      </w:r>
      <w:r w:rsidR="00183346" w:rsidRPr="003925E7">
        <w:rPr>
          <w:rFonts w:ascii="TH SarabunPSK" w:hAnsi="TH SarabunPSK" w:cs="TH SarabunPSK"/>
          <w:sz w:val="32"/>
          <w:szCs w:val="32"/>
          <w:cs/>
        </w:rPr>
        <w:t>ปากและเท้าเปื่อย</w:t>
      </w:r>
      <w:r w:rsidR="007325E9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183346" w:rsidRPr="003925E7">
        <w:rPr>
          <w:rFonts w:ascii="TH SarabunPSK" w:hAnsi="TH SarabunPSK" w:cs="TH SarabunPSK"/>
          <w:sz w:val="32"/>
          <w:szCs w:val="32"/>
          <w:cs/>
        </w:rPr>
        <w:t>ที่ได้จาการศึกษาจริงในพื้นที่ มาประกอบ</w:t>
      </w:r>
      <w:r w:rsidR="009E675C" w:rsidRPr="003925E7">
        <w:rPr>
          <w:rFonts w:ascii="TH SarabunPSK" w:hAnsi="TH SarabunPSK" w:cs="TH SarabunPSK"/>
          <w:sz w:val="32"/>
          <w:szCs w:val="32"/>
          <w:cs/>
        </w:rPr>
        <w:t xml:space="preserve">ให้ผู้มีอำนาจหน้าที่รับผิดชอบ </w:t>
      </w:r>
      <w:r w:rsidR="00756BFE" w:rsidRPr="003925E7">
        <w:rPr>
          <w:rFonts w:ascii="TH SarabunPSK" w:hAnsi="TH SarabunPSK" w:cs="TH SarabunPSK"/>
          <w:sz w:val="32"/>
          <w:szCs w:val="32"/>
          <w:cs/>
        </w:rPr>
        <w:t>ใช้</w:t>
      </w:r>
      <w:r w:rsidR="002E2BD9" w:rsidRPr="003925E7">
        <w:rPr>
          <w:rFonts w:ascii="TH SarabunPSK" w:hAnsi="TH SarabunPSK" w:cs="TH SarabunPSK"/>
          <w:sz w:val="32"/>
          <w:szCs w:val="32"/>
          <w:cs/>
        </w:rPr>
        <w:t>พิจารณา</w:t>
      </w:r>
      <w:r w:rsidR="00756BFE" w:rsidRPr="003925E7">
        <w:rPr>
          <w:rFonts w:ascii="TH SarabunPSK" w:hAnsi="TH SarabunPSK" w:cs="TH SarabunPSK"/>
          <w:sz w:val="32"/>
          <w:szCs w:val="32"/>
          <w:cs/>
        </w:rPr>
        <w:t>ร่วม</w:t>
      </w:r>
      <w:r w:rsidR="002E2BD9" w:rsidRPr="003925E7">
        <w:rPr>
          <w:rFonts w:ascii="TH SarabunPSK" w:hAnsi="TH SarabunPSK" w:cs="TH SarabunPSK"/>
          <w:sz w:val="32"/>
          <w:szCs w:val="32"/>
          <w:cs/>
        </w:rPr>
        <w:t>โดยประยุกต์ใช้หลักการทาง</w:t>
      </w:r>
      <w:r w:rsidR="009B51AB" w:rsidRPr="003925E7">
        <w:rPr>
          <w:rFonts w:ascii="TH SarabunPSK" w:hAnsi="TH SarabunPSK" w:cs="TH SarabunPSK"/>
          <w:sz w:val="32"/>
          <w:szCs w:val="32"/>
          <w:cs/>
        </w:rPr>
        <w:t xml:space="preserve">เศรษฐศาสตร์ </w:t>
      </w:r>
      <w:r w:rsidR="002E2BD9" w:rsidRPr="003925E7">
        <w:rPr>
          <w:rFonts w:ascii="TH SarabunPSK" w:hAnsi="TH SarabunPSK" w:cs="TH SarabunPSK"/>
          <w:sz w:val="32"/>
          <w:szCs w:val="32"/>
          <w:cs/>
        </w:rPr>
        <w:t xml:space="preserve">ร่วมกับหลักการทางระบาดวิทยา </w:t>
      </w:r>
      <w:r w:rsidR="009B51AB" w:rsidRPr="003925E7">
        <w:rPr>
          <w:rFonts w:ascii="TH SarabunPSK" w:hAnsi="TH SarabunPSK" w:cs="TH SarabunPSK"/>
          <w:sz w:val="32"/>
          <w:szCs w:val="32"/>
          <w:cs/>
        </w:rPr>
        <w:t xml:space="preserve">ในการป้องกันโรค </w:t>
      </w:r>
      <w:r w:rsidR="002E2BD9" w:rsidRPr="003925E7">
        <w:rPr>
          <w:rFonts w:ascii="TH SarabunPSK" w:hAnsi="TH SarabunPSK" w:cs="TH SarabunPSK"/>
          <w:sz w:val="32"/>
          <w:szCs w:val="32"/>
          <w:cs/>
        </w:rPr>
        <w:t>การ</w:t>
      </w:r>
      <w:r w:rsidR="009E675C" w:rsidRPr="003925E7">
        <w:rPr>
          <w:rFonts w:ascii="TH SarabunPSK" w:hAnsi="TH SarabunPSK" w:cs="TH SarabunPSK"/>
          <w:sz w:val="32"/>
          <w:szCs w:val="32"/>
          <w:cs/>
        </w:rPr>
        <w:t>ตัดสินใจ การกำหนดนโยบายหรือมาตรการเพื่อใช้การ</w:t>
      </w:r>
      <w:r w:rsidR="00FA1DF7" w:rsidRPr="003925E7">
        <w:rPr>
          <w:rFonts w:ascii="TH SarabunPSK" w:hAnsi="TH SarabunPSK" w:cs="TH SarabunPSK"/>
          <w:sz w:val="32"/>
          <w:szCs w:val="32"/>
          <w:cs/>
        </w:rPr>
        <w:t xml:space="preserve">เฝ้าระวัง ป้องกัน </w:t>
      </w:r>
      <w:r w:rsidR="009E675C" w:rsidRPr="003925E7">
        <w:rPr>
          <w:rFonts w:ascii="TH SarabunPSK" w:hAnsi="TH SarabunPSK" w:cs="TH SarabunPSK"/>
          <w:sz w:val="32"/>
          <w:szCs w:val="32"/>
          <w:cs/>
        </w:rPr>
        <w:t>ควบคุมโรคระดับพื้นที่อย่างเหมาะสม</w:t>
      </w:r>
      <w:r w:rsidR="00FA1DF7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535D23" w:rsidRPr="003925E7">
        <w:rPr>
          <w:rFonts w:ascii="TH SarabunPSK" w:hAnsi="TH SarabunPSK" w:cs="TH SarabunPSK"/>
          <w:sz w:val="32"/>
          <w:szCs w:val="32"/>
          <w:cs/>
        </w:rPr>
        <w:t>หรือใช้เป็นข้อมูลในประมาณการค่าชดเชยให้แก่เกษตรกรที่ได้รับผลกระทบ</w:t>
      </w:r>
      <w:r w:rsidR="007325E9" w:rsidRPr="003925E7">
        <w:rPr>
          <w:rFonts w:ascii="TH SarabunPSK" w:hAnsi="TH SarabunPSK" w:cs="TH SarabunPSK"/>
          <w:sz w:val="32"/>
          <w:szCs w:val="32"/>
          <w:cs/>
        </w:rPr>
        <w:t xml:space="preserve"> ใช้ข้อมูลแสดงเปรียบเทียบเชิงความคุ้มค่าในการทำระบบป้องกันโรคให้เกษตรกรได้ตระหนักถึงความสำคัญในการป้องกันโรค </w:t>
      </w:r>
      <w:r w:rsidR="00FA1DF7" w:rsidRPr="003925E7">
        <w:rPr>
          <w:rFonts w:ascii="TH SarabunPSK" w:hAnsi="TH SarabunPSK" w:cs="TH SarabunPSK"/>
          <w:sz w:val="32"/>
          <w:szCs w:val="32"/>
          <w:cs/>
        </w:rPr>
        <w:t>ตลอดจนใช้เป็นข้อมูล</w:t>
      </w:r>
      <w:r w:rsidR="00065BA9" w:rsidRPr="003925E7">
        <w:rPr>
          <w:rFonts w:ascii="TH SarabunPSK" w:hAnsi="TH SarabunPSK" w:cs="TH SarabunPSK"/>
          <w:sz w:val="32"/>
          <w:szCs w:val="32"/>
          <w:cs/>
        </w:rPr>
        <w:t>อ้างอิง</w:t>
      </w:r>
      <w:r w:rsidR="00FA1DF7" w:rsidRPr="003925E7">
        <w:rPr>
          <w:rFonts w:ascii="TH SarabunPSK" w:hAnsi="TH SarabunPSK" w:cs="TH SarabunPSK"/>
          <w:sz w:val="32"/>
          <w:szCs w:val="32"/>
          <w:cs/>
        </w:rPr>
        <w:t>เชิงวิทยาศาสตร์ที่ศึกษา</w:t>
      </w:r>
      <w:r w:rsidR="003E6425" w:rsidRPr="003925E7">
        <w:rPr>
          <w:rFonts w:ascii="TH SarabunPSK" w:hAnsi="TH SarabunPSK" w:cs="TH SarabunPSK"/>
          <w:sz w:val="32"/>
          <w:szCs w:val="32"/>
          <w:cs/>
        </w:rPr>
        <w:t>ระดับพื้นที่ไว้แล้วเพื่อนำไปพัฒนาต่อยอดงานวิจัยอื่นในอนาคต</w:t>
      </w:r>
    </w:p>
    <w:p w14:paraId="295D6BE2" w14:textId="77777777" w:rsidR="00837D79" w:rsidRPr="003925E7" w:rsidRDefault="00837D79" w:rsidP="00AF153B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2B76025" w14:textId="6CC2C912" w:rsidR="0036605B" w:rsidRDefault="00AF153B" w:rsidP="00AF153B">
      <w:pPr>
        <w:jc w:val="right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ขอรับรองว่าผลงานดังกล่าวข้างต้นเป็นความจริงทุกประการ</w:t>
      </w:r>
    </w:p>
    <w:p w14:paraId="07A8B665" w14:textId="77777777" w:rsidR="00054CF6" w:rsidRPr="00054CF6" w:rsidRDefault="00054CF6" w:rsidP="00AF153B">
      <w:pPr>
        <w:jc w:val="right"/>
        <w:rPr>
          <w:rFonts w:ascii="TH SarabunPSK" w:hAnsi="TH SarabunPSK" w:cs="TH SarabunPSK"/>
          <w:sz w:val="32"/>
          <w:szCs w:val="32"/>
        </w:rPr>
      </w:pPr>
    </w:p>
    <w:p w14:paraId="2AE444A9" w14:textId="77777777" w:rsidR="00AF153B" w:rsidRPr="003925E7" w:rsidRDefault="00AF153B" w:rsidP="00AF153B">
      <w:pPr>
        <w:jc w:val="right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3925E7">
        <w:rPr>
          <w:rFonts w:ascii="TH SarabunPSK" w:hAnsi="TH SarabunPSK" w:cs="TH SarabunPSK"/>
          <w:sz w:val="32"/>
          <w:szCs w:val="32"/>
        </w:rPr>
        <w:t>…………………………………………………..</w:t>
      </w:r>
    </w:p>
    <w:p w14:paraId="122ADEC4" w14:textId="2F5F8D74" w:rsidR="00AF153B" w:rsidRPr="003925E7" w:rsidRDefault="00AF153B" w:rsidP="00AF153B">
      <w:pPr>
        <w:jc w:val="center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                                                                                    </w:t>
      </w:r>
      <w:r w:rsidRPr="003925E7">
        <w:rPr>
          <w:rFonts w:ascii="TH SarabunPSK" w:hAnsi="TH SarabunPSK" w:cs="TH SarabunPSK"/>
          <w:sz w:val="32"/>
          <w:szCs w:val="32"/>
        </w:rPr>
        <w:t>(</w:t>
      </w:r>
      <w:r w:rsidR="00EF7DD4" w:rsidRPr="003925E7">
        <w:rPr>
          <w:rFonts w:ascii="TH SarabunPSK" w:hAnsi="TH SarabunPSK" w:cs="TH SarabunPSK"/>
          <w:sz w:val="32"/>
          <w:szCs w:val="32"/>
          <w:cs/>
        </w:rPr>
        <w:t>นายวิทวัส  โหมดเทศ</w:t>
      </w:r>
      <w:r w:rsidRPr="003925E7">
        <w:rPr>
          <w:rFonts w:ascii="TH SarabunPSK" w:hAnsi="TH SarabunPSK" w:cs="TH SarabunPSK"/>
          <w:sz w:val="32"/>
          <w:szCs w:val="32"/>
        </w:rPr>
        <w:t>)</w:t>
      </w:r>
    </w:p>
    <w:p w14:paraId="11B0B0BD" w14:textId="77777777" w:rsidR="00AF153B" w:rsidRPr="003925E7" w:rsidRDefault="00AF153B" w:rsidP="00AF153B">
      <w:pPr>
        <w:ind w:left="3600" w:firstLine="720"/>
        <w:jc w:val="center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                     </w:t>
      </w:r>
      <w:r w:rsidRPr="003925E7">
        <w:rPr>
          <w:rFonts w:ascii="TH SarabunPSK" w:hAnsi="TH SarabunPSK" w:cs="TH SarabunPSK"/>
          <w:sz w:val="32"/>
          <w:szCs w:val="32"/>
          <w:cs/>
        </w:rPr>
        <w:t>ผู้เสนอผลงาน</w:t>
      </w:r>
    </w:p>
    <w:p w14:paraId="42790A97" w14:textId="28BC0D79" w:rsidR="00AF153B" w:rsidRPr="003925E7" w:rsidRDefault="00AF153B" w:rsidP="00AF153B">
      <w:pPr>
        <w:jc w:val="center"/>
        <w:rPr>
          <w:rFonts w:ascii="TH SarabunPSK" w:hAnsi="TH SarabunPSK" w:cs="TH SarabunPSK"/>
          <w:color w:val="FF0000"/>
          <w:sz w:val="32"/>
          <w:szCs w:val="32"/>
          <w:cs/>
        </w:rPr>
      </w:pP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 xml:space="preserve">                                                                                    </w:t>
      </w:r>
      <w:r w:rsidR="00FF0B81"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</w:p>
    <w:p w14:paraId="2A0FE9A4" w14:textId="27CA117B" w:rsidR="00AF153B" w:rsidRPr="003925E7" w:rsidRDefault="00AF153B" w:rsidP="003A503F">
      <w:pPr>
        <w:pStyle w:val="BodyText"/>
        <w:jc w:val="center"/>
        <w:rPr>
          <w:rFonts w:ascii="TH SarabunPSK" w:hAnsi="TH SarabunPSK" w:cs="TH SarabunPSK"/>
          <w:b/>
          <w:bCs/>
          <w:spacing w:val="-2"/>
        </w:rPr>
      </w:pPr>
      <w:r w:rsidRPr="003925E7">
        <w:rPr>
          <w:rFonts w:ascii="TH SarabunPSK" w:hAnsi="TH SarabunPSK" w:cs="TH SarabunPSK"/>
          <w:b/>
          <w:bCs/>
          <w:spacing w:val="-2"/>
          <w:cs/>
        </w:rPr>
        <w:t>ขอรับรองว่าสัดส่วนหรือลักษณะงานในการดำเนินการของผู้เสนอข้างต้นถูกต้องตรงกับความจริงทุกประการ</w:t>
      </w:r>
    </w:p>
    <w:p w14:paraId="3F830202" w14:textId="4FF00C8F" w:rsidR="00AF153B" w:rsidRPr="003925E7" w:rsidRDefault="00AF153B" w:rsidP="0036605B">
      <w:pPr>
        <w:jc w:val="thaiDistribute"/>
        <w:rPr>
          <w:rFonts w:ascii="TH SarabunPSK" w:hAnsi="TH SarabunPSK" w:cs="TH SarabunPSK"/>
        </w:rPr>
      </w:pPr>
    </w:p>
    <w:p w14:paraId="346B0DE2" w14:textId="77777777" w:rsidR="0020171A" w:rsidRPr="003925E7" w:rsidRDefault="0020171A" w:rsidP="0036605B">
      <w:pPr>
        <w:jc w:val="thaiDistribute"/>
        <w:rPr>
          <w:rFonts w:ascii="TH SarabunPSK" w:hAnsi="TH SarabunPSK" w:cs="TH SarabunPSK"/>
        </w:rPr>
      </w:pPr>
    </w:p>
    <w:p w14:paraId="3D43EB2C" w14:textId="77777777" w:rsidR="0020171A" w:rsidRPr="003925E7" w:rsidRDefault="0020171A" w:rsidP="0020171A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            ลงชื่อ</w:t>
      </w:r>
      <w:r w:rsidRPr="003925E7">
        <w:rPr>
          <w:rFonts w:ascii="TH SarabunPSK" w:hAnsi="TH SarabunPSK" w:cs="TH SarabunPSK"/>
          <w:sz w:val="32"/>
          <w:szCs w:val="32"/>
        </w:rPr>
        <w:t>……………………………………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ab/>
        <w:t xml:space="preserve">    ลงชื่อ</w:t>
      </w:r>
      <w:r w:rsidRPr="003925E7">
        <w:rPr>
          <w:rFonts w:ascii="TH SarabunPSK" w:hAnsi="TH SarabunPSK" w:cs="TH SarabunPSK"/>
          <w:sz w:val="32"/>
          <w:szCs w:val="32"/>
        </w:rPr>
        <w:t>……………………………………</w:t>
      </w:r>
      <w:r w:rsidRPr="003925E7">
        <w:rPr>
          <w:rFonts w:ascii="TH SarabunPSK" w:hAnsi="TH SarabunPSK" w:cs="TH SarabunPSK"/>
          <w:sz w:val="32"/>
          <w:szCs w:val="32"/>
        </w:rPr>
        <w:tab/>
      </w:r>
    </w:p>
    <w:p w14:paraId="71A1D517" w14:textId="7AAF471E" w:rsidR="0020171A" w:rsidRPr="003925E7" w:rsidRDefault="0020171A" w:rsidP="0020171A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                      (</w:t>
      </w:r>
      <w:r w:rsidR="00747FC6" w:rsidRPr="003925E7">
        <w:rPr>
          <w:rFonts w:ascii="TH SarabunPSK" w:hAnsi="TH SarabunPSK" w:cs="TH SarabunPSK"/>
          <w:sz w:val="32"/>
          <w:szCs w:val="32"/>
          <w:cs/>
        </w:rPr>
        <w:t>นายปรัชญา โสภารัตน์</w:t>
      </w:r>
      <w:r w:rsidRPr="003925E7">
        <w:rPr>
          <w:rFonts w:ascii="TH SarabunPSK" w:hAnsi="TH SarabunPSK" w:cs="TH SarabunPSK"/>
          <w:sz w:val="32"/>
          <w:szCs w:val="32"/>
        </w:rPr>
        <w:t>)</w:t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                    </w:t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 (</w:t>
      </w:r>
      <w:r w:rsidR="00747FC6" w:rsidRPr="003925E7">
        <w:rPr>
          <w:rFonts w:ascii="TH SarabunPSK" w:hAnsi="TH SarabunPSK" w:cs="TH SarabunPSK"/>
          <w:sz w:val="32"/>
          <w:szCs w:val="32"/>
          <w:cs/>
        </w:rPr>
        <w:t>นางสาวพรวิมล ปาทา</w:t>
      </w:r>
      <w:r w:rsidRPr="003925E7">
        <w:rPr>
          <w:rFonts w:ascii="TH SarabunPSK" w:hAnsi="TH SarabunPSK" w:cs="TH SarabunPSK"/>
          <w:sz w:val="32"/>
          <w:szCs w:val="32"/>
        </w:rPr>
        <w:t>)</w:t>
      </w:r>
      <w:r w:rsidRPr="003925E7">
        <w:rPr>
          <w:rFonts w:ascii="TH SarabunPSK" w:hAnsi="TH SarabunPSK" w:cs="TH SarabunPSK"/>
          <w:sz w:val="32"/>
          <w:szCs w:val="32"/>
        </w:rPr>
        <w:tab/>
      </w:r>
    </w:p>
    <w:p w14:paraId="6878D8F3" w14:textId="77777777" w:rsidR="0020171A" w:rsidRPr="003925E7" w:rsidRDefault="0020171A" w:rsidP="0020171A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         ตำแหน่ง นายสัตวแพทย์ชำนาญการ</w:t>
      </w:r>
      <w:r w:rsidRPr="003925E7">
        <w:rPr>
          <w:rFonts w:ascii="TH SarabunPSK" w:hAnsi="TH SarabunPSK" w:cs="TH SarabunPSK"/>
          <w:sz w:val="32"/>
          <w:szCs w:val="32"/>
        </w:rPr>
        <w:t xml:space="preserve">    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ตำแหน่ง นายสัตวแพทย์ชำนาญการ</w:t>
      </w:r>
      <w:r w:rsidRPr="003925E7">
        <w:rPr>
          <w:rFonts w:ascii="TH SarabunPSK" w:hAnsi="TH SarabunPSK" w:cs="TH SarabunPSK"/>
          <w:sz w:val="32"/>
          <w:szCs w:val="32"/>
        </w:rPr>
        <w:t xml:space="preserve">     </w:t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</w:t>
      </w:r>
    </w:p>
    <w:p w14:paraId="7F27DD62" w14:textId="77777777" w:rsidR="0020171A" w:rsidRPr="003925E7" w:rsidRDefault="0020171A" w:rsidP="0020171A">
      <w:pPr>
        <w:ind w:firstLine="720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              </w:t>
      </w:r>
      <w:r w:rsidRPr="003925E7">
        <w:rPr>
          <w:rFonts w:ascii="TH SarabunPSK" w:hAnsi="TH SarabunPSK" w:cs="TH SarabunPSK"/>
          <w:sz w:val="32"/>
          <w:szCs w:val="32"/>
          <w:cs/>
        </w:rPr>
        <w:t>ผู้ร่วมดำเนินการ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    </w:t>
      </w:r>
      <w:r w:rsidRPr="003925E7">
        <w:rPr>
          <w:rFonts w:ascii="TH SarabunPSK" w:hAnsi="TH SarabunPSK" w:cs="TH SarabunPSK"/>
          <w:sz w:val="32"/>
          <w:szCs w:val="32"/>
          <w:cs/>
        </w:rPr>
        <w:t>ผู้ร่วมดำเนินการ</w:t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</w:p>
    <w:p w14:paraId="3764E327" w14:textId="77777777" w:rsidR="0020171A" w:rsidRPr="003925E7" w:rsidRDefault="0020171A" w:rsidP="0020171A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……………./……………………/…………..</w:t>
      </w:r>
    </w:p>
    <w:p w14:paraId="471EAEBB" w14:textId="77777777" w:rsidR="0036605B" w:rsidRPr="003925E7" w:rsidRDefault="0036605B" w:rsidP="0036605B">
      <w:pPr>
        <w:jc w:val="thaiDistribute"/>
        <w:rPr>
          <w:rFonts w:ascii="TH SarabunPSK" w:hAnsi="TH SarabunPSK" w:cs="TH SarabunPSK"/>
        </w:rPr>
      </w:pPr>
    </w:p>
    <w:p w14:paraId="57B3CCC2" w14:textId="6091324F" w:rsidR="00AF153B" w:rsidRPr="003925E7" w:rsidRDefault="00AF153B" w:rsidP="0020171A">
      <w:pPr>
        <w:jc w:val="thaiDistribute"/>
        <w:rPr>
          <w:rFonts w:ascii="TH SarabunPSK" w:hAnsi="TH SarabunPSK" w:cs="TH SarabunPSK"/>
          <w:color w:val="FF0000"/>
          <w:sz w:val="4"/>
          <w:szCs w:val="4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            </w:t>
      </w:r>
    </w:p>
    <w:p w14:paraId="27C3173A" w14:textId="77777777" w:rsidR="00AF153B" w:rsidRPr="003925E7" w:rsidRDefault="00AF153B" w:rsidP="00AF153B">
      <w:pPr>
        <w:pStyle w:val="Heading2"/>
        <w:ind w:firstLine="720"/>
        <w:rPr>
          <w:rFonts w:ascii="TH SarabunPSK" w:hAnsi="TH SarabunPSK" w:cs="TH SarabunPSK"/>
          <w:b/>
          <w:bCs/>
        </w:rPr>
      </w:pPr>
      <w:r w:rsidRPr="003925E7">
        <w:rPr>
          <w:rFonts w:ascii="TH SarabunPSK" w:hAnsi="TH SarabunPSK" w:cs="TH SarabunPSK"/>
          <w:b/>
          <w:bCs/>
          <w:cs/>
        </w:rPr>
        <w:t>ได้ตรวจสอบแล้วขอรับรองว่าผลงานดังกล่าวข้างต้นถูกต้องตรงกับความเป็นจริงทุกประการ</w:t>
      </w:r>
    </w:p>
    <w:p w14:paraId="5C766279" w14:textId="77777777" w:rsidR="00CC4B24" w:rsidRDefault="00CC4B24" w:rsidP="00AF153B">
      <w:pPr>
        <w:rPr>
          <w:rFonts w:ascii="TH SarabunPSK" w:hAnsi="TH SarabunPSK" w:cs="TH SarabunPSK"/>
        </w:rPr>
      </w:pPr>
    </w:p>
    <w:p w14:paraId="6E6A0818" w14:textId="77777777" w:rsidR="00054CF6" w:rsidRPr="003925E7" w:rsidRDefault="00054CF6" w:rsidP="00AF153B">
      <w:pPr>
        <w:rPr>
          <w:rFonts w:ascii="TH SarabunPSK" w:hAnsi="TH SarabunPSK" w:cs="TH SarabunPSK"/>
        </w:rPr>
      </w:pPr>
    </w:p>
    <w:p w14:paraId="4EE3CCDE" w14:textId="749B2278" w:rsidR="002A6BA0" w:rsidRDefault="00ED5431" w:rsidP="00ED5431">
      <w:pPr>
        <w:tabs>
          <w:tab w:val="left" w:pos="1134"/>
          <w:tab w:val="left" w:pos="5103"/>
          <w:tab w:val="left" w:pos="5245"/>
          <w:tab w:val="left" w:pos="5387"/>
          <w:tab w:val="left" w:pos="5529"/>
        </w:tabs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   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="00AF153B" w:rsidRPr="003925E7">
        <w:rPr>
          <w:rFonts w:ascii="TH SarabunPSK" w:hAnsi="TH SarabunPSK" w:cs="TH SarabunPSK"/>
          <w:sz w:val="32"/>
          <w:szCs w:val="32"/>
        </w:rPr>
        <w:t>………………………………………..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 xml:space="preserve">  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="00AF153B" w:rsidRPr="003925E7">
        <w:rPr>
          <w:rFonts w:ascii="TH SarabunPSK" w:hAnsi="TH SarabunPSK" w:cs="TH SarabunPSK"/>
          <w:sz w:val="32"/>
          <w:szCs w:val="32"/>
        </w:rPr>
        <w:t>……………………………………….</w:t>
      </w:r>
    </w:p>
    <w:p w14:paraId="4DD426A3" w14:textId="57238CEC" w:rsidR="00AE7F2A" w:rsidRDefault="002A6BA0" w:rsidP="00ED5431">
      <w:pPr>
        <w:tabs>
          <w:tab w:val="left" w:pos="1418"/>
          <w:tab w:val="left" w:pos="1560"/>
        </w:tabs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 w:rsidR="00ED5431">
        <w:rPr>
          <w:rFonts w:ascii="TH SarabunPSK" w:hAnsi="TH SarabunPSK" w:cs="TH SarabunPSK"/>
          <w:sz w:val="32"/>
          <w:szCs w:val="32"/>
        </w:rPr>
        <w:t xml:space="preserve">  </w:t>
      </w:r>
      <w:r w:rsidR="00AF153B" w:rsidRPr="003925E7">
        <w:rPr>
          <w:rFonts w:ascii="TH SarabunPSK" w:hAnsi="TH SarabunPSK" w:cs="TH SarabunPSK"/>
          <w:sz w:val="32"/>
          <w:szCs w:val="32"/>
        </w:rPr>
        <w:t>(</w:t>
      </w:r>
      <w:r w:rsidR="00212A8B">
        <w:rPr>
          <w:rFonts w:ascii="TH SarabunPSK" w:hAnsi="TH SarabunPSK" w:cs="TH SarabunPSK" w:hint="cs"/>
          <w:sz w:val="32"/>
          <w:szCs w:val="32"/>
          <w:cs/>
        </w:rPr>
        <w:t>นายสุวิทย์ ประชุม</w:t>
      </w:r>
      <w:r w:rsidR="00AF153B" w:rsidRPr="003925E7">
        <w:rPr>
          <w:rFonts w:ascii="TH SarabunPSK" w:hAnsi="TH SarabunPSK" w:cs="TH SarabunPSK"/>
          <w:sz w:val="32"/>
          <w:szCs w:val="32"/>
        </w:rPr>
        <w:t>)</w:t>
      </w:r>
      <w:r>
        <w:rPr>
          <w:rFonts w:ascii="TH SarabunPSK" w:hAnsi="TH SarabunPSK" w:cs="TH SarabunPSK"/>
          <w:sz w:val="32"/>
          <w:szCs w:val="32"/>
        </w:rPr>
        <w:t xml:space="preserve">                                         </w:t>
      </w:r>
      <w:r w:rsidR="00AF153B" w:rsidRPr="003925E7">
        <w:rPr>
          <w:rFonts w:ascii="TH SarabunPSK" w:hAnsi="TH SarabunPSK" w:cs="TH SarabunPSK"/>
          <w:sz w:val="32"/>
          <w:szCs w:val="32"/>
        </w:rPr>
        <w:t>(</w:t>
      </w:r>
      <w:r w:rsidR="00212A8B">
        <w:rPr>
          <w:rFonts w:ascii="TH SarabunPSK" w:hAnsi="TH SarabunPSK" w:cs="TH SarabunPSK" w:hint="cs"/>
          <w:sz w:val="32"/>
          <w:szCs w:val="32"/>
          <w:cs/>
        </w:rPr>
        <w:t>นายพง</w:t>
      </w:r>
      <w:r w:rsidR="00ED3F24">
        <w:rPr>
          <w:rFonts w:ascii="TH SarabunPSK" w:hAnsi="TH SarabunPSK" w:cs="TH SarabunPSK" w:hint="cs"/>
          <w:sz w:val="32"/>
          <w:szCs w:val="32"/>
          <w:cs/>
        </w:rPr>
        <w:t>ศ์พัฒน์ ขัต</w:t>
      </w:r>
      <w:r w:rsidR="00212A8B">
        <w:rPr>
          <w:rFonts w:ascii="TH SarabunPSK" w:hAnsi="TH SarabunPSK" w:cs="TH SarabunPSK" w:hint="cs"/>
          <w:sz w:val="32"/>
          <w:szCs w:val="32"/>
          <w:cs/>
        </w:rPr>
        <w:t>พันธุ์</w:t>
      </w:r>
      <w:r w:rsidR="00AF153B" w:rsidRPr="003925E7">
        <w:rPr>
          <w:rFonts w:ascii="TH SarabunPSK" w:hAnsi="TH SarabunPSK" w:cs="TH SarabunPSK"/>
          <w:sz w:val="32"/>
          <w:szCs w:val="32"/>
        </w:rPr>
        <w:t>)</w:t>
      </w:r>
    </w:p>
    <w:p w14:paraId="210D2445" w14:textId="2D62B3E3" w:rsidR="00AE7F2A" w:rsidRPr="00212A8B" w:rsidRDefault="00ED5431" w:rsidP="00ED5431">
      <w:pPr>
        <w:tabs>
          <w:tab w:val="left" w:pos="709"/>
          <w:tab w:val="left" w:pos="5529"/>
          <w:tab w:val="left" w:pos="5812"/>
        </w:tabs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AE7F2A">
        <w:rPr>
          <w:rFonts w:ascii="TH SarabunPSK" w:hAnsi="TH SarabunPSK" w:cs="TH SarabunPSK"/>
          <w:sz w:val="32"/>
          <w:szCs w:val="32"/>
        </w:rPr>
        <w:t xml:space="preserve"> </w:t>
      </w:r>
      <w:r w:rsidR="00212A8B">
        <w:rPr>
          <w:rFonts w:ascii="TH SarabunPSK" w:hAnsi="TH SarabunPSK" w:cs="TH SarabunPSK" w:hint="cs"/>
          <w:sz w:val="32"/>
          <w:szCs w:val="32"/>
          <w:cs/>
        </w:rPr>
        <w:t>หัวหน้ากลุ่มพัฒนาสุขภาพสัตว์</w:t>
      </w:r>
      <w:r w:rsidR="002A6BA0">
        <w:rPr>
          <w:rFonts w:ascii="TH SarabunPSK" w:hAnsi="TH SarabunPSK" w:cs="TH SarabunPSK"/>
          <w:sz w:val="32"/>
          <w:szCs w:val="32"/>
        </w:rPr>
        <w:t xml:space="preserve">      </w:t>
      </w:r>
      <w:r>
        <w:rPr>
          <w:rFonts w:ascii="TH SarabunPSK" w:hAnsi="TH SarabunPSK" w:cs="TH SarabunPSK"/>
          <w:sz w:val="32"/>
          <w:szCs w:val="32"/>
        </w:rPr>
        <w:t xml:space="preserve">          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AE7F2A">
        <w:rPr>
          <w:rFonts w:ascii="TH SarabunPSK" w:hAnsi="TH SarabunPSK" w:cs="TH SarabunPSK"/>
          <w:sz w:val="32"/>
          <w:szCs w:val="32"/>
        </w:rPr>
        <w:t xml:space="preserve"> </w:t>
      </w:r>
      <w:r w:rsidR="00212A8B">
        <w:rPr>
          <w:rFonts w:ascii="TH SarabunPSK" w:hAnsi="TH SarabunPSK" w:cs="TH SarabunPSK" w:hint="cs"/>
          <w:sz w:val="32"/>
          <w:szCs w:val="32"/>
          <w:cs/>
        </w:rPr>
        <w:t>ปศุสัตว์จังหวัดเชียงใหม่</w:t>
      </w:r>
    </w:p>
    <w:p w14:paraId="4663AA86" w14:textId="7CAEAE28" w:rsidR="0010104A" w:rsidRPr="003925E7" w:rsidRDefault="00ED5431" w:rsidP="00ED5431">
      <w:pPr>
        <w:tabs>
          <w:tab w:val="left" w:pos="851"/>
          <w:tab w:val="left" w:pos="5103"/>
          <w:tab w:val="left" w:pos="5670"/>
        </w:tabs>
        <w:rPr>
          <w:rFonts w:ascii="TH SarabunPSK" w:hAnsi="TH SarabunPSK" w:cs="TH SarabunPSK"/>
          <w:color w:val="E36C0A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 </w:t>
      </w:r>
      <w:r w:rsidR="00AF153B"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="00AF153B" w:rsidRPr="003925E7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 xml:space="preserve">     </w:t>
      </w:r>
      <w:r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="00AF153B" w:rsidRPr="003925E7">
        <w:rPr>
          <w:rFonts w:ascii="TH SarabunPSK" w:hAnsi="TH SarabunPSK" w:cs="TH SarabunPSK"/>
          <w:sz w:val="32"/>
          <w:szCs w:val="32"/>
        </w:rPr>
        <w:t xml:space="preserve"> (</w:t>
      </w:r>
      <w:r w:rsidR="00AF153B" w:rsidRPr="003925E7">
        <w:rPr>
          <w:rFonts w:ascii="TH SarabunPSK" w:hAnsi="TH SarabunPSK" w:cs="TH SarabunPSK"/>
          <w:sz w:val="32"/>
          <w:szCs w:val="32"/>
          <w:cs/>
        </w:rPr>
        <w:t>ผู้บังคับบัญชาที่ควบคุมดูแลการดำเนินการ</w:t>
      </w:r>
      <w:r w:rsidR="00AF153B" w:rsidRPr="003925E7">
        <w:rPr>
          <w:rFonts w:ascii="TH SarabunPSK" w:hAnsi="TH SarabunPSK" w:cs="TH SarabunPSK"/>
          <w:sz w:val="32"/>
          <w:szCs w:val="32"/>
        </w:rPr>
        <w:t>)</w:t>
      </w:r>
    </w:p>
    <w:p w14:paraId="7029C991" w14:textId="77777777" w:rsidR="00DD0AF0" w:rsidRDefault="00DD0AF0" w:rsidP="00AF153B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43C7264F" w14:textId="77777777" w:rsidR="00212A8B" w:rsidRDefault="00212A8B" w:rsidP="00AF153B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407F9213" w14:textId="77777777" w:rsidR="00AF153B" w:rsidRPr="00DD0AF0" w:rsidRDefault="00AF153B" w:rsidP="00AF153B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D0AF0">
        <w:rPr>
          <w:rFonts w:ascii="TH SarabunPSK" w:hAnsi="TH SarabunPSK" w:cs="TH SarabunPSK"/>
          <w:b/>
          <w:bCs/>
          <w:sz w:val="32"/>
          <w:szCs w:val="32"/>
          <w:cs/>
        </w:rPr>
        <w:t xml:space="preserve">หมายเหตุ   </w:t>
      </w:r>
    </w:p>
    <w:p w14:paraId="7913C3B5" w14:textId="77777777" w:rsidR="00AF153B" w:rsidRPr="00DD0AF0" w:rsidRDefault="00AF153B" w:rsidP="00AF153B">
      <w:pPr>
        <w:spacing w:before="120"/>
        <w:ind w:left="720"/>
        <w:jc w:val="thaiDistribute"/>
        <w:rPr>
          <w:rFonts w:ascii="TH SarabunPSK" w:hAnsi="TH SarabunPSK" w:cs="TH SarabunPSK"/>
          <w:sz w:val="32"/>
          <w:szCs w:val="32"/>
        </w:rPr>
      </w:pPr>
      <w:r w:rsidRPr="00DD0AF0">
        <w:rPr>
          <w:rFonts w:ascii="TH SarabunPSK" w:hAnsi="TH SarabunPSK" w:cs="TH SarabunPSK"/>
          <w:sz w:val="32"/>
          <w:szCs w:val="32"/>
        </w:rPr>
        <w:t xml:space="preserve">1. </w:t>
      </w:r>
      <w:r w:rsidRPr="00DD0AF0">
        <w:rPr>
          <w:rFonts w:ascii="TH SarabunPSK" w:hAnsi="TH SarabunPSK" w:cs="TH SarabunPSK"/>
          <w:sz w:val="32"/>
          <w:szCs w:val="32"/>
          <w:cs/>
        </w:rPr>
        <w:t xml:space="preserve">กรุณาให้ผู้ร่วมดำเนินการ และผู้บังคับบัญชา ลงลายมือชื่อรับรองให้ครบทุกคน </w:t>
      </w:r>
      <w:r w:rsidRPr="00DD0AF0">
        <w:rPr>
          <w:rFonts w:ascii="TH SarabunPSK" w:hAnsi="TH SarabunPSK" w:cs="TH SarabunPSK"/>
          <w:b/>
          <w:bCs/>
          <w:sz w:val="32"/>
          <w:szCs w:val="32"/>
          <w:u w:val="single"/>
          <w:cs/>
        </w:rPr>
        <w:t>ด้วยลายมือจริง</w:t>
      </w:r>
    </w:p>
    <w:p w14:paraId="075A2B1A" w14:textId="12A6B692" w:rsidR="00E42461" w:rsidRPr="00DD0AF0" w:rsidRDefault="00AF153B" w:rsidP="0010104A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DD0AF0">
        <w:rPr>
          <w:rFonts w:ascii="TH SarabunPSK" w:hAnsi="TH SarabunPSK" w:cs="TH SarabunPSK"/>
          <w:sz w:val="32"/>
          <w:szCs w:val="32"/>
          <w:cs/>
        </w:rPr>
        <w:t>2. หากผลงานมีลักษณะเฉพาะ เช่นแผ่นพับ หนังสือ แถบบันทึกเสียง ฯลฯ ผู้เสนอผลงาน อาจส่งผลงานจริงประกอบการพิจารณาของคณะกรรมการก็ได้</w:t>
      </w:r>
    </w:p>
    <w:p w14:paraId="37E6D7EB" w14:textId="77777777" w:rsidR="00DD0AF0" w:rsidRDefault="00DD0AF0">
      <w:pPr>
        <w:pStyle w:val="Heading5"/>
        <w:jc w:val="right"/>
        <w:rPr>
          <w:rFonts w:ascii="TH SarabunPSK" w:hAnsi="TH SarabunPSK" w:cs="TH SarabunPSK"/>
          <w:b/>
          <w:bCs/>
          <w:cs/>
        </w:rPr>
        <w:sectPr w:rsidR="00DD0AF0" w:rsidSect="00F84673">
          <w:headerReference w:type="default" r:id="rId11"/>
          <w:footerReference w:type="default" r:id="rId12"/>
          <w:pgSz w:w="11906" w:h="16838" w:code="9"/>
          <w:pgMar w:top="567" w:right="1134" w:bottom="142" w:left="1701" w:header="720" w:footer="720" w:gutter="0"/>
          <w:pgNumType w:start="1"/>
          <w:cols w:space="720"/>
          <w:docGrid w:linePitch="381"/>
        </w:sectPr>
      </w:pPr>
    </w:p>
    <w:p w14:paraId="081608BB" w14:textId="77777777" w:rsidR="009E05DF" w:rsidRPr="00160DA1" w:rsidRDefault="009E05DF" w:rsidP="009E05DF">
      <w:pPr>
        <w:pStyle w:val="Heading5"/>
        <w:jc w:val="right"/>
        <w:rPr>
          <w:rFonts w:ascii="TH SarabunPSK" w:hAnsi="TH SarabunPSK" w:cs="TH SarabunPSK"/>
          <w:b/>
          <w:bCs/>
        </w:rPr>
      </w:pPr>
      <w:r w:rsidRPr="00160DA1">
        <w:rPr>
          <w:rFonts w:ascii="TH SarabunPSK" w:hAnsi="TH SarabunPSK" w:cs="TH SarabunPSK"/>
          <w:b/>
          <w:bCs/>
          <w:cs/>
        </w:rPr>
        <w:lastRenderedPageBreak/>
        <w:t xml:space="preserve">เอกสารหมายเลข </w:t>
      </w:r>
      <w:r w:rsidRPr="00160DA1">
        <w:rPr>
          <w:rFonts w:ascii="TH SarabunPSK" w:hAnsi="TH SarabunPSK" w:cs="TH SarabunPSK"/>
          <w:b/>
          <w:bCs/>
        </w:rPr>
        <w:t>3</w:t>
      </w:r>
    </w:p>
    <w:p w14:paraId="5059B1AB" w14:textId="77777777" w:rsidR="009E05DF" w:rsidRPr="00160DA1" w:rsidRDefault="009E05DF" w:rsidP="009E05DF">
      <w:pPr>
        <w:pStyle w:val="Heading1"/>
        <w:spacing w:after="120"/>
        <w:jc w:val="center"/>
        <w:rPr>
          <w:rFonts w:ascii="TH SarabunPSK" w:hAnsi="TH SarabunPSK" w:cs="TH SarabunPSK"/>
          <w:sz w:val="36"/>
          <w:szCs w:val="36"/>
          <w:u w:val="single"/>
        </w:rPr>
      </w:pPr>
      <w:r w:rsidRPr="00160DA1">
        <w:rPr>
          <w:rFonts w:ascii="TH SarabunPSK" w:hAnsi="TH SarabunPSK" w:cs="TH SarabunPSK"/>
          <w:sz w:val="36"/>
          <w:szCs w:val="36"/>
          <w:u w:val="single"/>
          <w:cs/>
        </w:rPr>
        <w:t>ผลงานที่จะขอรับการประเมินเพื่อขอรับเงินประจำตำแหน่ง</w:t>
      </w:r>
    </w:p>
    <w:p w14:paraId="4C7F38D4" w14:textId="77777777" w:rsidR="009E05DF" w:rsidRDefault="009E05DF" w:rsidP="009E05DF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160DA1">
        <w:rPr>
          <w:rFonts w:ascii="TH SarabunPSK" w:hAnsi="TH SarabunPSK" w:cs="TH SarabunPSK"/>
          <w:b/>
          <w:bCs/>
          <w:sz w:val="36"/>
          <w:szCs w:val="36"/>
          <w:cs/>
        </w:rPr>
        <w:t xml:space="preserve">เรื่องที่ </w:t>
      </w:r>
      <w:r>
        <w:rPr>
          <w:rFonts w:ascii="TH SarabunPSK" w:hAnsi="TH SarabunPSK" w:cs="TH SarabunPSK"/>
          <w:b/>
          <w:bCs/>
          <w:sz w:val="36"/>
          <w:szCs w:val="36"/>
        </w:rPr>
        <w:t>2</w:t>
      </w:r>
    </w:p>
    <w:p w14:paraId="0C658F98" w14:textId="6032BFA0" w:rsidR="009E05DF" w:rsidRPr="009E05DF" w:rsidRDefault="009E05DF" w:rsidP="009E05DF">
      <w:pPr>
        <w:tabs>
          <w:tab w:val="left" w:pos="426"/>
        </w:tabs>
        <w:ind w:left="426" w:hanging="426"/>
        <w:rPr>
          <w:rFonts w:ascii="TH SarabunPSK" w:hAnsi="TH SarabunPSK" w:cs="TH SarabunPSK"/>
          <w:b/>
          <w:bCs/>
          <w:sz w:val="36"/>
          <w:szCs w:val="36"/>
        </w:rPr>
      </w:pPr>
      <w:r>
        <w:rPr>
          <w:rFonts w:ascii="TH SarabunPSK" w:hAnsi="TH SarabunPSK" w:cs="TH SarabunPSK"/>
          <w:b/>
          <w:bCs/>
          <w:sz w:val="36"/>
          <w:szCs w:val="36"/>
        </w:rPr>
        <w:t xml:space="preserve">1. 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ชื่อผลงาน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อุบัติการณ์ และปัจจัยเสี่ยงทางระบาดวิทยาของการเกิดโ</w:t>
      </w:r>
      <w:r>
        <w:rPr>
          <w:rFonts w:ascii="TH SarabunPSK" w:hAnsi="TH SarabunPSK" w:cs="TH SarabunPSK"/>
          <w:sz w:val="32"/>
          <w:szCs w:val="32"/>
          <w:cs/>
        </w:rPr>
        <w:t>รคพิษสุนัขบ้าในสุนัขอำเภอแม่สา</w:t>
      </w:r>
      <w:r>
        <w:rPr>
          <w:rFonts w:ascii="TH SarabunPSK" w:hAnsi="TH SarabunPSK" w:cs="TH SarabunPSK" w:hint="cs"/>
          <w:sz w:val="32"/>
          <w:szCs w:val="32"/>
          <w:cs/>
        </w:rPr>
        <w:t>ย</w:t>
      </w:r>
      <w:r w:rsidRPr="00160DA1">
        <w:rPr>
          <w:rFonts w:ascii="TH SarabunPSK" w:hAnsi="TH SarabunPSK" w:cs="TH SarabunPSK"/>
          <w:sz w:val="32"/>
          <w:szCs w:val="32"/>
          <w:cs/>
        </w:rPr>
        <w:t>จังหวัดเชียงราย</w:t>
      </w:r>
      <w:r w:rsidR="0010642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ระหว่างปี </w:t>
      </w:r>
      <w:r w:rsidRPr="00160DA1">
        <w:rPr>
          <w:rFonts w:ascii="TH SarabunPSK" w:hAnsi="TH SarabunPSK" w:cs="TH SarabunPSK"/>
          <w:sz w:val="32"/>
          <w:szCs w:val="32"/>
        </w:rPr>
        <w:t>2557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ถึง</w:t>
      </w:r>
      <w:r w:rsidR="0010642E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</w:rPr>
        <w:t>2563</w:t>
      </w:r>
    </w:p>
    <w:p w14:paraId="2F4266A7" w14:textId="0A067DFB" w:rsidR="009E05DF" w:rsidRPr="00160DA1" w:rsidRDefault="009E05DF" w:rsidP="009E05DF">
      <w:pPr>
        <w:spacing w:before="120"/>
        <w:ind w:left="426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ปีที่ดำเนินการ</w:t>
      </w:r>
      <w:r w:rsidR="0010642E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2563</w:t>
      </w:r>
    </w:p>
    <w:p w14:paraId="2168E37F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 xml:space="preserve">2.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 ความสำคัญและที่มาของปัญหาที่ทำการศึกษา</w:t>
      </w:r>
    </w:p>
    <w:p w14:paraId="4FEC35E9" w14:textId="7C408B55" w:rsidR="009E05DF" w:rsidRPr="00160DA1" w:rsidRDefault="009E05DF" w:rsidP="009E05DF">
      <w:pPr>
        <w:pStyle w:val="ListParagraph"/>
        <w:spacing w:after="120" w:line="240" w:lineRule="auto"/>
        <w:ind w:left="86" w:right="-46" w:firstLine="634"/>
        <w:jc w:val="thaiDistribute"/>
        <w:rPr>
          <w:rFonts w:ascii="TH SarabunPSK" w:hAnsi="TH SarabunPSK" w:cs="TH SarabunPSK"/>
          <w:sz w:val="24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โรคพิษสุนัขบ้าเป็นโรคประจำถิ่น (</w:t>
      </w:r>
      <w:r w:rsidRPr="00160DA1">
        <w:rPr>
          <w:rFonts w:ascii="TH SarabunPSK" w:hAnsi="TH SarabunPSK" w:cs="TH SarabunPSK"/>
          <w:sz w:val="32"/>
          <w:szCs w:val="32"/>
        </w:rPr>
        <w:t xml:space="preserve">endemic disease) </w:t>
      </w:r>
      <w:r w:rsidRPr="00160DA1">
        <w:rPr>
          <w:rFonts w:ascii="TH SarabunPSK" w:hAnsi="TH SarabunPSK" w:cs="TH SarabunPSK"/>
          <w:sz w:val="24"/>
          <w:szCs w:val="32"/>
          <w:cs/>
        </w:rPr>
        <w:t>ของประเทศไทยและทวีปเอเชีย สถานการณ์</w:t>
      </w:r>
      <w:r w:rsidRPr="00160DA1">
        <w:rPr>
          <w:rFonts w:ascii="TH SarabunPSK" w:hAnsi="TH SarabunPSK" w:cs="TH SarabunPSK"/>
          <w:sz w:val="32"/>
          <w:szCs w:val="32"/>
          <w:cs/>
        </w:rPr>
        <w:t>โรคพิษสุนัขบ้าในสัตว์</w:t>
      </w:r>
      <w:r w:rsidRPr="00160DA1">
        <w:rPr>
          <w:rFonts w:ascii="TH SarabunPSK" w:hAnsi="TH SarabunPSK" w:cs="TH SarabunPSK"/>
          <w:sz w:val="24"/>
          <w:szCs w:val="32"/>
          <w:cs/>
        </w:rPr>
        <w:t>ของประเทศไทยมีแนวโน้มการพบโรคลดลง โดยมี</w:t>
      </w:r>
      <w:r w:rsidRPr="00160DA1">
        <w:rPr>
          <w:rFonts w:ascii="TH SarabunPSK" w:hAnsi="TH SarabunPSK" w:cs="TH SarabunPSK"/>
          <w:sz w:val="32"/>
          <w:szCs w:val="32"/>
          <w:cs/>
        </w:rPr>
        <w:t>อัตราการตรวจพบลดลงจากเกือบ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ร้อยละ </w:t>
      </w:r>
      <w:r w:rsidRPr="00160DA1">
        <w:rPr>
          <w:rFonts w:ascii="TH SarabunPSK" w:hAnsi="TH SarabunPSK" w:cs="TH SarabunPSK"/>
          <w:sz w:val="32"/>
          <w:szCs w:val="32"/>
        </w:rPr>
        <w:t xml:space="preserve">50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เหลือร้อยละ </w:t>
      </w:r>
      <w:r w:rsidRPr="00160DA1">
        <w:rPr>
          <w:rFonts w:ascii="TH SarabunPSK" w:hAnsi="TH SarabunPSK" w:cs="TH SarabunPSK"/>
          <w:sz w:val="32"/>
          <w:szCs w:val="32"/>
        </w:rPr>
        <w:t xml:space="preserve">5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ดยประมาณ ของจำนวนตัวอย่างในปี </w:t>
      </w:r>
      <w:r w:rsidRPr="00160DA1">
        <w:rPr>
          <w:rFonts w:ascii="TH SarabunPSK" w:hAnsi="TH SarabunPSK" w:cs="TH SarabunPSK"/>
          <w:sz w:val="32"/>
          <w:szCs w:val="32"/>
        </w:rPr>
        <w:t>2556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24"/>
          <w:szCs w:val="32"/>
          <w:cs/>
        </w:rPr>
        <w:t>แต่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ช่วงปี </w:t>
      </w:r>
      <w:r w:rsidRPr="00160DA1">
        <w:rPr>
          <w:rFonts w:ascii="TH SarabunPSK" w:hAnsi="TH SarabunPSK" w:cs="TH SarabunPSK"/>
          <w:sz w:val="32"/>
          <w:szCs w:val="32"/>
        </w:rPr>
        <w:t xml:space="preserve">2557-2559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รคพิษสุนัขบ้าในสัตว์มีแนวโน้มการพบโรคสูงขึ้น </w:t>
      </w:r>
      <w:r w:rsidRPr="00160DA1">
        <w:rPr>
          <w:rFonts w:ascii="TH SarabunPSK" w:hAnsi="TH SarabunPSK" w:cs="TH SarabunPSK"/>
          <w:sz w:val="24"/>
          <w:szCs w:val="32"/>
          <w:cs/>
        </w:rPr>
        <w:t>สถานการณ์โรคพิษสุนัขบ้าในสัตว์ของจังหวัด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เชียงราย 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ั้งแต่ปี </w:t>
      </w:r>
      <w:r w:rsidRPr="00160DA1">
        <w:rPr>
          <w:rFonts w:ascii="TH SarabunPSK" w:hAnsi="TH SarabunPSK" w:cs="TH SarabunPSK"/>
          <w:sz w:val="32"/>
          <w:szCs w:val="32"/>
        </w:rPr>
        <w:t xml:space="preserve">2556 – 2563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พบตัวอย่างที่ให้ผลบวกจำนวน </w:t>
      </w:r>
      <w:r w:rsidRPr="00160DA1">
        <w:rPr>
          <w:rFonts w:ascii="TH SarabunPSK" w:hAnsi="TH SarabunPSK" w:cs="TH SarabunPSK"/>
          <w:sz w:val="32"/>
          <w:szCs w:val="32"/>
        </w:rPr>
        <w:t xml:space="preserve">73 </w:t>
      </w:r>
      <w:r w:rsidRPr="00160DA1">
        <w:rPr>
          <w:rFonts w:ascii="TH SarabunPSK" w:hAnsi="TH SarabunPSK" w:cs="TH SarabunPSK"/>
          <w:sz w:val="32"/>
          <w:szCs w:val="32"/>
          <w:cs/>
        </w:rPr>
        <w:t>ตัวอย่าง เป็นการพบตัวอย่างจากสุนัข</w:t>
      </w:r>
      <w:r w:rsidR="0010642E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ถึง </w:t>
      </w:r>
      <w:r w:rsidRPr="00160DA1">
        <w:rPr>
          <w:rFonts w:ascii="TH SarabunPSK" w:hAnsi="TH SarabunPSK" w:cs="TH SarabunPSK"/>
          <w:sz w:val="32"/>
          <w:szCs w:val="32"/>
        </w:rPr>
        <w:t xml:space="preserve">72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ัวอย่าง 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พื้นที่อำเภอแม่สาย เป็นอำเภอที่พบการระบาดของโรคพิษสุนัขบ้ามากที่สุดของจังหวัดเชียงราย พบการเกิดโรคทั้งหมด</w:t>
      </w:r>
      <w:r w:rsidR="0010642E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 </w:t>
      </w:r>
      <w:r w:rsidRPr="00160DA1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8 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 xml:space="preserve">ครั้ง เป็นการพบโรคในสุนัขทั้งหมด มีรายงานการเกิดโรคครั้งแรกในปี </w:t>
      </w:r>
      <w:r w:rsidRPr="00160DA1">
        <w:rPr>
          <w:rFonts w:ascii="TH SarabunPSK" w:eastAsia="SimSun" w:hAnsi="TH SarabunPSK" w:cs="TH SarabunPSK"/>
          <w:sz w:val="32"/>
          <w:szCs w:val="32"/>
          <w:lang w:eastAsia="zh-CN"/>
        </w:rPr>
        <w:t>2557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 xml:space="preserve"> แต่ในช่วงปี </w:t>
      </w:r>
      <w:r w:rsidRPr="00160DA1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2561 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 xml:space="preserve">ถึง </w:t>
      </w:r>
      <w:r w:rsidRPr="00160DA1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2563 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พบการ</w:t>
      </w:r>
      <w:r>
        <w:rPr>
          <w:rFonts w:ascii="TH SarabunPSK" w:eastAsia="SimSun" w:hAnsi="TH SarabunPSK" w:cs="TH SarabunPSK"/>
          <w:sz w:val="32"/>
          <w:szCs w:val="32"/>
          <w:cs/>
          <w:lang w:eastAsia="zh-CN"/>
        </w:rPr>
        <w:t>เกิดโรคทุกปี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 xml:space="preserve"> ข้อมูลการเกิดโรคในพื้นที่ยังขาดการรวบรวมและสรุปรายละเอียด รวมถึงการหาปัจจัยเสี่ยงหรือปัจจัยที่เกี่ยวข้องกับการเกิดโรค เพื่อใช้กำหนดแนวทางในการเฝ้าระวัง ควบคุม และป้องกันโรค</w:t>
      </w:r>
      <w:r w:rsidR="0010642E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 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ที่เหมาะสมกับพื้นที่ รวมถึงข้อมูลสถานการณ์การระบาด เพื่อใช้ประชาสัมพันธ์ให้ความรู้แก่ประชาชนให้เกิดความตระหนักถึงความสำคัญของโรคพิษสุนัขบ้า</w:t>
      </w:r>
    </w:p>
    <w:p w14:paraId="33DCFD05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 xml:space="preserve">3.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วัตถุประสงค์ในการศึกษา</w:t>
      </w:r>
    </w:p>
    <w:p w14:paraId="3FE36655" w14:textId="532E436C" w:rsidR="009E05DF" w:rsidRPr="00160DA1" w:rsidRDefault="009E05DF" w:rsidP="009E05DF">
      <w:pPr>
        <w:pStyle w:val="ListParagraph"/>
        <w:numPr>
          <w:ilvl w:val="0"/>
          <w:numId w:val="10"/>
        </w:num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ศึกษา</w:t>
      </w:r>
      <w:r w:rsidRPr="00160DA1">
        <w:rPr>
          <w:rFonts w:ascii="TH SarabunPSK" w:hAnsi="TH SarabunPSK" w:cs="TH SarabunPSK"/>
          <w:sz w:val="32"/>
          <w:szCs w:val="32"/>
          <w:cs/>
        </w:rPr>
        <w:t>อุบัติการณ์ และปัจจัยเสี่ยง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ทางระบาดวิทยาของของการเกิดโรค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พิษสุนัขบ้าในสุนัข พื้นที่อําเภอแม่สาย จังหวัดเชียงรายระหว่างปี </w:t>
      </w:r>
      <w:r w:rsidRPr="00160DA1">
        <w:rPr>
          <w:rFonts w:ascii="TH SarabunPSK" w:hAnsi="TH SarabunPSK" w:cs="TH SarabunPSK"/>
          <w:sz w:val="32"/>
          <w:szCs w:val="32"/>
        </w:rPr>
        <w:t>2557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ถึง</w:t>
      </w:r>
      <w:r w:rsidR="0010642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</w:rPr>
        <w:t>2563</w:t>
      </w:r>
    </w:p>
    <w:p w14:paraId="11D9A997" w14:textId="47D0EDC6" w:rsidR="009E05DF" w:rsidRPr="00160DA1" w:rsidRDefault="009E05DF" w:rsidP="009E05DF">
      <w:pPr>
        <w:pStyle w:val="ListParagraph"/>
        <w:numPr>
          <w:ilvl w:val="0"/>
          <w:numId w:val="10"/>
        </w:numPr>
        <w:spacing w:before="120" w:after="120" w:line="360" w:lineRule="atLeast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เพื่อหาแนวทางในการเฝ้าระวัง ควบคุม และป้องกันการเกิดโรคพิษสุนัขบ้า ที่ใช้ใน</w:t>
      </w:r>
      <w:r w:rsidRPr="00160DA1">
        <w:rPr>
          <w:rFonts w:ascii="TH SarabunPSK" w:hAnsi="TH SarabunPSK" w:cs="TH SarabunPSK"/>
          <w:sz w:val="32"/>
          <w:szCs w:val="32"/>
          <w:cs/>
        </w:rPr>
        <w:t>พื้นที่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อําเภอแม่สาย จังหวัดเชียงราย</w:t>
      </w:r>
    </w:p>
    <w:p w14:paraId="664BD01B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 xml:space="preserve">4.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ความรู้ทางวิชาการ หรือแนวคิดหรือหลักทฤษฎีที่ใช้ในการดำเนินการ</w:t>
      </w:r>
    </w:p>
    <w:p w14:paraId="057B9C3D" w14:textId="77777777" w:rsidR="009E05DF" w:rsidRPr="00160DA1" w:rsidRDefault="009E05DF" w:rsidP="009E05DF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โรคพิษสุนัขบ้าเป็นโรคติดต่อระหว่างสัตว์และคนที่สำคัญ สาเหตุจากเชื้อไวรัสในวงศ์ </w:t>
      </w:r>
      <w:hyperlink r:id="rId13" w:tooltip="Rhabdoviridae" w:history="1">
        <w:r w:rsidRPr="00F76731">
          <w:rPr>
            <w:rStyle w:val="Hyperlink"/>
            <w:rFonts w:ascii="TH SarabunPSK" w:hAnsi="TH SarabunPSK" w:cs="TH SarabunPSK"/>
            <w:i/>
            <w:iCs/>
            <w:color w:val="auto"/>
            <w:sz w:val="32"/>
            <w:szCs w:val="32"/>
            <w:u w:val="none"/>
          </w:rPr>
          <w:t>Rhabdoviridae</w:t>
        </w:r>
      </w:hyperlink>
      <w:r w:rsidRPr="00F76731">
        <w:rPr>
          <w:rFonts w:ascii="TH SarabunPSK" w:hAnsi="TH SarabunPSK" w:cs="TH SarabunPSK"/>
          <w:sz w:val="32"/>
          <w:szCs w:val="32"/>
          <w:cs/>
        </w:rPr>
        <w:t>สาม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ารถเกิดโรคได้ในสัตว์เลี้ยงลูกด้วยน้ำนมทุกชนิด มีสุนัขเป็นสาเหตุหลักในการแพร่เชื้อมายังคน ส่วนใหญ่เกิดจากการสัมผัสน้ำลายสัตว์ที่ติดเชื้อ เช่น จากการกัด ข่วน และเลีย มีผู้เสียชีวิตจากการติดเชื้อทั่วโลก </w:t>
      </w:r>
      <w:r w:rsidRPr="00160DA1">
        <w:rPr>
          <w:rFonts w:ascii="TH SarabunPSK" w:hAnsi="TH SarabunPSK" w:cs="TH SarabunPSK"/>
          <w:sz w:val="32"/>
          <w:szCs w:val="32"/>
        </w:rPr>
        <w:t xml:space="preserve">55,000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คนต่อปี ผู้เสียชีวิตมากกว่าร้อยละ </w:t>
      </w:r>
      <w:r w:rsidRPr="00160DA1">
        <w:rPr>
          <w:rFonts w:ascii="TH SarabunPSK" w:hAnsi="TH SarabunPSK" w:cs="TH SarabunPSK"/>
          <w:sz w:val="32"/>
          <w:szCs w:val="32"/>
        </w:rPr>
        <w:t>95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พบในทวีปเอเชีย และแอฟริกา </w:t>
      </w:r>
    </w:p>
    <w:p w14:paraId="7225905F" w14:textId="68743E79" w:rsidR="009E05DF" w:rsidRPr="00160DA1" w:rsidRDefault="009E05DF" w:rsidP="009E05DF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สถานการณ์ของโรคในสัตว์ของประเทศไทยจากระบบสารสนเทศเพื่อการเฝ้าระวังโรคพิษสุนัขบ้า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160DA1">
        <w:rPr>
          <w:rFonts w:ascii="TH SarabunPSK" w:hAnsi="TH SarabunPSK" w:cs="TH SarabunPSK"/>
          <w:sz w:val="32"/>
          <w:szCs w:val="32"/>
          <w:cs/>
        </w:rPr>
        <w:t>กรมปศุสัตว์ (</w:t>
      </w:r>
      <w:r w:rsidRPr="00160DA1">
        <w:rPr>
          <w:rFonts w:ascii="TH SarabunPSK" w:hAnsi="TH SarabunPSK" w:cs="TH SarabunPSK"/>
          <w:sz w:val="32"/>
          <w:szCs w:val="32"/>
        </w:rPr>
        <w:t>Thai Rabies Net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) รายงานผลการตรวจโรคพิษสุนัขบ้าในสัตว์ ตั้งแต่ปี </w:t>
      </w:r>
      <w:r w:rsidRPr="00160DA1">
        <w:rPr>
          <w:rFonts w:ascii="TH SarabunPSK" w:hAnsi="TH SarabunPSK" w:cs="TH SarabunPSK"/>
          <w:sz w:val="32"/>
          <w:szCs w:val="32"/>
        </w:rPr>
        <w:t xml:space="preserve">2555 –2563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(ข้อมูล ณ วันที่ </w:t>
      </w:r>
      <w:r w:rsidRPr="00160DA1">
        <w:rPr>
          <w:rFonts w:ascii="TH SarabunPSK" w:hAnsi="TH SarabunPSK" w:cs="TH SarabunPSK"/>
          <w:sz w:val="32"/>
          <w:szCs w:val="32"/>
        </w:rPr>
        <w:t xml:space="preserve">20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ุลาคม </w:t>
      </w:r>
      <w:r w:rsidRPr="00160DA1">
        <w:rPr>
          <w:rFonts w:ascii="TH SarabunPSK" w:hAnsi="TH SarabunPSK" w:cs="TH SarabunPSK"/>
          <w:sz w:val="32"/>
          <w:szCs w:val="32"/>
        </w:rPr>
        <w:t>2563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) มีผลการวินิจฉัยที่ผลเป็นบวก จำนวน </w:t>
      </w:r>
      <w:r w:rsidRPr="00160DA1">
        <w:rPr>
          <w:rFonts w:ascii="TH SarabunPSK" w:hAnsi="TH SarabunPSK" w:cs="TH SarabunPSK"/>
          <w:sz w:val="32"/>
          <w:szCs w:val="32"/>
        </w:rPr>
        <w:t xml:space="preserve">4,088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ัวอย่าง จากจำนวนตัวอย่างที่ส่งตรวจทั้งหมด </w:t>
      </w:r>
      <w:r w:rsidRPr="00160DA1">
        <w:rPr>
          <w:rFonts w:ascii="TH SarabunPSK" w:hAnsi="TH SarabunPSK" w:cs="TH SarabunPSK"/>
          <w:sz w:val="32"/>
          <w:szCs w:val="32"/>
        </w:rPr>
        <w:t xml:space="preserve">53,997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ัวอย่าง คิดเป็นร้อยละ </w:t>
      </w:r>
      <w:r w:rsidRPr="00160DA1">
        <w:rPr>
          <w:rFonts w:ascii="TH SarabunPSK" w:hAnsi="TH SarabunPSK" w:cs="TH SarabunPSK"/>
          <w:sz w:val="32"/>
          <w:szCs w:val="32"/>
        </w:rPr>
        <w:t xml:space="preserve">7.57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สุนัขเป็นสัตว์ที่ให้ผลบวกมากที่สุด จำนวน </w:t>
      </w:r>
      <w:r w:rsidRPr="00160DA1">
        <w:rPr>
          <w:rFonts w:ascii="TH SarabunPSK" w:hAnsi="TH SarabunPSK" w:cs="TH SarabunPSK"/>
          <w:sz w:val="32"/>
          <w:szCs w:val="32"/>
        </w:rPr>
        <w:t>3,577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ตัวอย่าง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="004343B4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คิดเป็น ร้อยละ </w:t>
      </w:r>
      <w:r w:rsidRPr="00160DA1">
        <w:rPr>
          <w:rFonts w:ascii="TH SarabunPSK" w:hAnsi="TH SarabunPSK" w:cs="TH SarabunPSK"/>
          <w:sz w:val="32"/>
          <w:szCs w:val="32"/>
        </w:rPr>
        <w:t xml:space="preserve">87.50 </w:t>
      </w:r>
    </w:p>
    <w:p w14:paraId="26207FE7" w14:textId="2BA41CA1" w:rsidR="009E05DF" w:rsidRPr="00160DA1" w:rsidRDefault="009E05DF" w:rsidP="009E05DF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ในภาคเหนือของประเทศไทย จังหวัดที่พบโรคพิษสุนัขบ้าในสุนัข จากตัวอย่างที่ส่งชันสูตร ระหว่างปี </w:t>
      </w:r>
      <w:r w:rsidRPr="00160DA1">
        <w:rPr>
          <w:rFonts w:ascii="TH SarabunPSK" w:hAnsi="TH SarabunPSK" w:cs="TH SarabunPSK"/>
          <w:sz w:val="32"/>
          <w:szCs w:val="32"/>
        </w:rPr>
        <w:t xml:space="preserve">2557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ถึง  </w:t>
      </w:r>
      <w:r w:rsidRPr="00160DA1">
        <w:rPr>
          <w:rFonts w:ascii="TH SarabunPSK" w:hAnsi="TH SarabunPSK" w:cs="TH SarabunPSK"/>
          <w:sz w:val="32"/>
          <w:szCs w:val="32"/>
        </w:rPr>
        <w:t xml:space="preserve">2563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มีจำนวน </w:t>
      </w:r>
      <w:r w:rsidRPr="00160DA1">
        <w:rPr>
          <w:rFonts w:ascii="TH SarabunPSK" w:hAnsi="TH SarabunPSK" w:cs="TH SarabunPSK"/>
          <w:sz w:val="32"/>
          <w:szCs w:val="32"/>
        </w:rPr>
        <w:t xml:space="preserve">4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จังหวัด ประกอบด้วย เชียงราย น่าน พะเยา และเชียงใหม่ จำนวน </w:t>
      </w:r>
      <w:r w:rsidRPr="00160DA1">
        <w:rPr>
          <w:rFonts w:ascii="TH SarabunPSK" w:hAnsi="TH SarabunPSK" w:cs="TH SarabunPSK"/>
          <w:sz w:val="32"/>
          <w:szCs w:val="32"/>
        </w:rPr>
        <w:t>56 23 4</w:t>
      </w:r>
      <w:r w:rsidR="004343B4">
        <w:rPr>
          <w:rFonts w:ascii="TH SarabunPSK" w:hAnsi="TH SarabunPSK" w:cs="TH SarabunPSK"/>
          <w:sz w:val="32"/>
          <w:szCs w:val="32"/>
        </w:rPr>
        <w:br/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160DA1">
        <w:rPr>
          <w:rFonts w:ascii="TH SarabunPSK" w:hAnsi="TH SarabunPSK" w:cs="TH SarabunPSK"/>
          <w:sz w:val="32"/>
          <w:szCs w:val="32"/>
        </w:rPr>
        <w:t xml:space="preserve">3 </w:t>
      </w:r>
      <w:r w:rsidRPr="00160DA1">
        <w:rPr>
          <w:rFonts w:ascii="TH SarabunPSK" w:hAnsi="TH SarabunPSK" w:cs="TH SarabunPSK"/>
          <w:sz w:val="32"/>
          <w:szCs w:val="32"/>
          <w:cs/>
        </w:rPr>
        <w:t>ตัวอย่าง ตามลำดับ จังหวัดเชียงรายนับว่าเป็นจังหวัดที่มีรายงานการพบผลตรวจโรคพิษสุนัขบ้าเป็น</w:t>
      </w:r>
      <w:r w:rsidRPr="00160DA1">
        <w:rPr>
          <w:rFonts w:ascii="TH SarabunPSK" w:hAnsi="TH SarabunPSK" w:cs="TH SarabunPSK"/>
          <w:sz w:val="32"/>
          <w:szCs w:val="32"/>
          <w:cs/>
        </w:rPr>
        <w:lastRenderedPageBreak/>
        <w:t xml:space="preserve">บวกมากที่สุดในภาคเหนือ โดยพบที่อำเภอเวียงแก่น แม่ฟ้าหลวง เชียงของ แม่สาย และอำเภออื่น ๆ  </w:t>
      </w:r>
      <w:r w:rsidR="004343B4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จำนวน </w:t>
      </w:r>
      <w:r w:rsidRPr="00160DA1">
        <w:rPr>
          <w:rFonts w:ascii="TH SarabunPSK" w:hAnsi="TH SarabunPSK" w:cs="TH SarabunPSK"/>
          <w:sz w:val="32"/>
          <w:szCs w:val="32"/>
        </w:rPr>
        <w:t>16 15 11 8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และ </w:t>
      </w:r>
      <w:r w:rsidRPr="00160DA1">
        <w:rPr>
          <w:rFonts w:ascii="TH SarabunPSK" w:hAnsi="TH SarabunPSK" w:cs="TH SarabunPSK"/>
          <w:sz w:val="32"/>
          <w:szCs w:val="32"/>
        </w:rPr>
        <w:t xml:space="preserve">6 </w:t>
      </w:r>
      <w:r w:rsidRPr="00160DA1">
        <w:rPr>
          <w:rFonts w:ascii="TH SarabunPSK" w:hAnsi="TH SarabunPSK" w:cs="TH SarabunPSK"/>
          <w:sz w:val="32"/>
          <w:szCs w:val="32"/>
          <w:cs/>
        </w:rPr>
        <w:t>ตัวอย่าง ตามลำดับ</w:t>
      </w:r>
    </w:p>
    <w:p w14:paraId="47D79044" w14:textId="329DBD87" w:rsidR="009E05DF" w:rsidRPr="00160DA1" w:rsidRDefault="009E05DF" w:rsidP="009E05DF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อำเภอแม่สายจังหวัดเชียงราย เป็นอำเภอที่ตั้งอยู่เหนือสุดของประเทศไทย มีพื้นที่ทั้งหมด </w:t>
      </w:r>
      <w:r w:rsidRPr="00160DA1">
        <w:rPr>
          <w:rFonts w:ascii="TH SarabunPSK" w:hAnsi="TH SarabunPSK" w:cs="TH SarabunPSK"/>
          <w:sz w:val="32"/>
          <w:szCs w:val="32"/>
        </w:rPr>
        <w:t xml:space="preserve">285 </w:t>
      </w:r>
      <w:r w:rsidR="0010642E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ารางกิโลเมตร แบ่งเขตการปกครองเป็น </w:t>
      </w:r>
      <w:r w:rsidRPr="00160DA1">
        <w:rPr>
          <w:rFonts w:ascii="TH SarabunPSK" w:hAnsi="TH SarabunPSK" w:cs="TH SarabunPSK"/>
          <w:sz w:val="32"/>
          <w:szCs w:val="32"/>
        </w:rPr>
        <w:t xml:space="preserve">8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ำบล </w:t>
      </w:r>
      <w:r w:rsidRPr="00160DA1">
        <w:rPr>
          <w:rFonts w:ascii="TH SarabunPSK" w:hAnsi="TH SarabunPSK" w:cs="TH SarabunPSK"/>
          <w:sz w:val="32"/>
          <w:szCs w:val="32"/>
        </w:rPr>
        <w:t xml:space="preserve">87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หมู่บ้าน จำนวนประชากร </w:t>
      </w:r>
      <w:r w:rsidRPr="00160DA1">
        <w:rPr>
          <w:rFonts w:ascii="TH SarabunPSK" w:hAnsi="TH SarabunPSK" w:cs="TH SarabunPSK"/>
          <w:sz w:val="32"/>
          <w:szCs w:val="32"/>
        </w:rPr>
        <w:t xml:space="preserve">68,632 </w:t>
      </w:r>
      <w:r w:rsidRPr="00160DA1">
        <w:rPr>
          <w:rFonts w:ascii="TH SarabunPSK" w:hAnsi="TH SarabunPSK" w:cs="TH SarabunPSK"/>
          <w:sz w:val="32"/>
          <w:szCs w:val="32"/>
          <w:cs/>
        </w:rPr>
        <w:t>คน ด้านทิศเหนือ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มีพื้นที่ติดกับชายแดนประเทศเมียนมามีแม่น้ำสาย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และแม่น้ำรวกเป็นพรมแดน พบการระบาดของ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รคพิษสุนัขบ้า จำนวน </w:t>
      </w:r>
      <w:r w:rsidRPr="00160DA1">
        <w:rPr>
          <w:rFonts w:ascii="TH SarabunPSK" w:hAnsi="TH SarabunPSK" w:cs="TH SarabunPSK"/>
          <w:sz w:val="32"/>
          <w:szCs w:val="32"/>
        </w:rPr>
        <w:t xml:space="preserve">8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ครั้ง ในปี พ.ศ. </w:t>
      </w:r>
      <w:r w:rsidRPr="00160DA1">
        <w:rPr>
          <w:rFonts w:ascii="TH SarabunPSK" w:hAnsi="TH SarabunPSK" w:cs="TH SarabunPSK"/>
          <w:sz w:val="32"/>
          <w:szCs w:val="32"/>
        </w:rPr>
        <w:t xml:space="preserve">2557 2559 2561 2562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160DA1">
        <w:rPr>
          <w:rFonts w:ascii="TH SarabunPSK" w:hAnsi="TH SarabunPSK" w:cs="TH SarabunPSK"/>
          <w:sz w:val="32"/>
          <w:szCs w:val="32"/>
        </w:rPr>
        <w:t>2563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แต่ไม่มีรายงานการเสียชีวิต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ในคน โดยในปี </w:t>
      </w:r>
      <w:r w:rsidRPr="00160DA1">
        <w:rPr>
          <w:rFonts w:ascii="TH SarabunPSK" w:hAnsi="TH SarabunPSK" w:cs="TH SarabunPSK"/>
          <w:sz w:val="32"/>
          <w:szCs w:val="32"/>
        </w:rPr>
        <w:t xml:space="preserve">2561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เป็นปีที่พบการระบาดมากที่สุดจำนวน </w:t>
      </w:r>
      <w:r w:rsidRPr="00160DA1">
        <w:rPr>
          <w:rFonts w:ascii="TH SarabunPSK" w:hAnsi="TH SarabunPSK" w:cs="TH SarabunPSK"/>
          <w:sz w:val="32"/>
          <w:szCs w:val="32"/>
        </w:rPr>
        <w:t xml:space="preserve">4 </w:t>
      </w:r>
      <w:r w:rsidRPr="00160DA1">
        <w:rPr>
          <w:rFonts w:ascii="TH SarabunPSK" w:hAnsi="TH SarabunPSK" w:cs="TH SarabunPSK"/>
          <w:sz w:val="32"/>
          <w:szCs w:val="32"/>
          <w:cs/>
        </w:rPr>
        <w:t>ครั้ง และพบการระบาดครั้งล่าสุด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วันที่ </w:t>
      </w:r>
      <w:r w:rsidRPr="00160DA1">
        <w:rPr>
          <w:rFonts w:ascii="TH SarabunPSK" w:hAnsi="TH SarabunPSK" w:cs="TH SarabunPSK"/>
          <w:sz w:val="32"/>
          <w:szCs w:val="32"/>
        </w:rPr>
        <w:t xml:space="preserve">19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กุมภาพันธ์ </w:t>
      </w:r>
      <w:r w:rsidRPr="00160DA1">
        <w:rPr>
          <w:rFonts w:ascii="TH SarabunPSK" w:hAnsi="TH SarabunPSK" w:cs="TH SarabunPSK"/>
          <w:sz w:val="32"/>
          <w:szCs w:val="32"/>
        </w:rPr>
        <w:t>2563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14:paraId="33C66841" w14:textId="08B1FC08" w:rsidR="009E05DF" w:rsidRPr="00160DA1" w:rsidRDefault="009E05DF" w:rsidP="009E05DF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โรคพิษสุนัขบ้าจึงเป็นโรคติดต่อระหว่างสัตว์และคนที่เป็นปัญหาสำคัญของพื้นที่อำเภอแม่สาย การศึกษานี้จึงมุ่งเน้นอธิบายถึงรูปแบบการเกิดโรค และปัจจัยที่เกี่ยวข้องกับการพบการระบาดในภาพรวม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160DA1">
        <w:rPr>
          <w:rFonts w:ascii="TH SarabunPSK" w:hAnsi="TH SarabunPSK" w:cs="TH SarabunPSK"/>
          <w:sz w:val="32"/>
          <w:szCs w:val="32"/>
          <w:cs/>
        </w:rPr>
        <w:t>ผลการศึกษาจะเป็นข้อมูลเฉพาะของพื้นที่ เพื่อเป็นประโยชน์ในการใช้พยากรณ์การเกิดโรค รวมถึงใช้วางแผนรับมือการระบาด เป็นแนวทางการควบคุม เฝ้าระวังโรค และใช้กำหนดมาตรการหรือนโยบายระดับพื้นที่</w:t>
      </w:r>
      <w:r w:rsidR="006242B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242B0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ในการกำจัดโรคให้หมดไป</w:t>
      </w:r>
    </w:p>
    <w:p w14:paraId="5D9A6080" w14:textId="77777777" w:rsidR="009E05DF" w:rsidRPr="00160DA1" w:rsidRDefault="009E05DF" w:rsidP="009E05DF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5. วิธีการศึกษา</w:t>
      </w:r>
    </w:p>
    <w:p w14:paraId="0674F501" w14:textId="77777777" w:rsidR="009E05DF" w:rsidRPr="00160DA1" w:rsidRDefault="009E05DF" w:rsidP="009E05DF">
      <w:pPr>
        <w:ind w:firstLine="720"/>
        <w:rPr>
          <w:rFonts w:ascii="TH SarabunPSK" w:hAnsi="TH SarabunPSK" w:cs="TH SarabunPSK"/>
          <w:b/>
          <w:bCs/>
          <w:sz w:val="24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b/>
          <w:bCs/>
          <w:sz w:val="24"/>
          <w:szCs w:val="32"/>
          <w:cs/>
        </w:rPr>
        <w:t>ประชากรที่ศึกษา และนิยามที่ใช้ทำการศึกษา</w:t>
      </w:r>
    </w:p>
    <w:p w14:paraId="4FE7ED6C" w14:textId="16B9C147" w:rsidR="009E05DF" w:rsidRPr="00160DA1" w:rsidRDefault="009E05DF" w:rsidP="009E05DF">
      <w:pPr>
        <w:spacing w:after="120"/>
        <w:ind w:firstLine="1267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24"/>
          <w:szCs w:val="32"/>
          <w:cs/>
        </w:rPr>
        <w:t>ประชากรที่ทำการศึกษา ได้แก่ ตัวอย่างของ</w:t>
      </w:r>
      <w:r w:rsidRPr="00160DA1">
        <w:rPr>
          <w:rFonts w:ascii="TH SarabunPSK" w:hAnsi="TH SarabunPSK" w:cs="TH SarabunPSK"/>
          <w:sz w:val="32"/>
          <w:szCs w:val="32"/>
          <w:cs/>
        </w:rPr>
        <w:t>สุนัขต้องสงสัยทุกตัวอย่าง ที่ถูกส่งชันสูตร</w:t>
      </w:r>
      <w:r w:rsidR="006B3250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รคพิษสุนัขบ้าทางห้องปฏิบัติการ จากการเฝ้าระวังโรคทางอาการและมีอาการเข้ากับนิยามของโรคพิษสุนัขบ้า แบ่งเป็น สุนัขที่มีอาการคุ้มคลั่งหรืออาการทางสมอง และสุนัขที่มีอาการอัมพาตหรืออาการอ่อนแรงของขา และจากพื้นที่อำเภอแม่สาย จังหวัดเชียงราย ระหว่าง ปี </w:t>
      </w:r>
      <w:r w:rsidRPr="00160DA1">
        <w:rPr>
          <w:rFonts w:ascii="TH SarabunPSK" w:hAnsi="TH SarabunPSK" w:cs="TH SarabunPSK"/>
          <w:sz w:val="32"/>
          <w:szCs w:val="32"/>
        </w:rPr>
        <w:t xml:space="preserve">2557 </w:t>
      </w:r>
      <w:r w:rsidRPr="00160DA1">
        <w:rPr>
          <w:rFonts w:ascii="TH SarabunPSK" w:hAnsi="TH SarabunPSK" w:cs="TH SarabunPSK"/>
          <w:sz w:val="32"/>
          <w:szCs w:val="32"/>
          <w:cs/>
        </w:rPr>
        <w:t>ถึง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</w:rPr>
        <w:t>2563</w:t>
      </w:r>
    </w:p>
    <w:p w14:paraId="0F8C1BB5" w14:textId="6F387038" w:rsidR="009E05DF" w:rsidRPr="00160DA1" w:rsidRDefault="009E05DF" w:rsidP="009E05DF">
      <w:pPr>
        <w:spacing w:after="120"/>
        <w:ind w:firstLine="1267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สุนัขที่พบโรคพิษสุนัขบ้า คือ สุนัขมีผลการตรวจโรคด้วยวิธี </w:t>
      </w:r>
      <w:r w:rsidRPr="00160DA1">
        <w:rPr>
          <w:rFonts w:ascii="TH SarabunPSK" w:hAnsi="TH SarabunPSK" w:cs="TH SarabunPSK"/>
          <w:sz w:val="32"/>
          <w:szCs w:val="32"/>
        </w:rPr>
        <w:t>Fluorescent antibody technique (FAT)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พบปฏิกิริยา </w:t>
      </w:r>
      <w:r w:rsidRPr="00160DA1">
        <w:rPr>
          <w:rFonts w:ascii="TH SarabunPSK" w:hAnsi="TH SarabunPSK" w:cs="TH SarabunPSK"/>
          <w:sz w:val="32"/>
          <w:szCs w:val="32"/>
        </w:rPr>
        <w:t>antigen-antibody complex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เมื่อส่องด้วยกล้องจุลทรรศน์ และมีรายงาน</w:t>
      </w:r>
      <w:r w:rsidR="006B3250">
        <w:rPr>
          <w:rFonts w:ascii="TH SarabunPSK" w:hAnsi="TH SarabunPSK" w:cs="TH SarabunPSK"/>
          <w:sz w:val="32"/>
          <w:szCs w:val="32"/>
          <w:cs/>
        </w:rPr>
        <w:br/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ในระบบสารสนเทศเพื่อการเฝ้าระวังโรคพิษสุนัขบ้า กรมปศุสัตว์ (</w:t>
      </w:r>
      <w:r w:rsidRPr="00160DA1">
        <w:rPr>
          <w:rFonts w:ascii="TH SarabunPSK" w:hAnsi="TH SarabunPSK" w:cs="TH SarabunPSK"/>
          <w:sz w:val="32"/>
          <w:szCs w:val="32"/>
        </w:rPr>
        <w:t>Thai Rabies Net</w:t>
      </w:r>
      <w:r w:rsidRPr="00160DA1">
        <w:rPr>
          <w:rFonts w:ascii="TH SarabunPSK" w:hAnsi="TH SarabunPSK" w:cs="TH SarabunPSK"/>
          <w:sz w:val="32"/>
          <w:szCs w:val="32"/>
          <w:cs/>
        </w:rPr>
        <w:t>)</w:t>
      </w:r>
    </w:p>
    <w:p w14:paraId="0D0FAF92" w14:textId="77777777" w:rsidR="009E05DF" w:rsidRPr="00160DA1" w:rsidRDefault="009E05DF" w:rsidP="009E05DF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การเก็บรวบรวมข้อมูล และแหล่งข้อมูล</w:t>
      </w:r>
    </w:p>
    <w:p w14:paraId="2DCF2C16" w14:textId="44C640D1" w:rsidR="009E05DF" w:rsidRPr="00160DA1" w:rsidRDefault="009E05DF" w:rsidP="009E05DF">
      <w:pPr>
        <w:spacing w:after="120"/>
        <w:ind w:firstLine="1267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ทำการศึกษาข้อมูลทั่วไปของการเกิดโรคพิษสุนัขบ้า ได้แก่ จุดพิกัดบริเวณหมู่บ้าน และตำบล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160DA1">
        <w:rPr>
          <w:rFonts w:ascii="TH SarabunPSK" w:hAnsi="TH SarabunPSK" w:cs="TH SarabunPSK"/>
          <w:sz w:val="32"/>
          <w:szCs w:val="32"/>
          <w:cs/>
        </w:rPr>
        <w:t>ที่พบโรค วันที่สุนัขแสดงอาการโรคพิษสุนัขบ้า อาการที่พบ วันที่สุนัขตาย จำนวนคน และสัตว์ที่สัมผัสกับสุนัข จากรายงานการสอบสวนโรคของสำนักงานปศุสัตว์อำเภอแม่สาย สาธารณสุขอำเภอแม่สาย โรงพยาบาล</w:t>
      </w:r>
      <w:r w:rsidR="001064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แม่สาย และรายละเอียดผลชันสูตรโรค ได้แก่ วันที่ตรวจโรค วันแจ้งผล อายุ เพศ การมีเจ้าของ ลักษณะอาการ ลักษณะการตาย ประวัติการได้รับวัคซีนของสุนัขที่พบโรคพิษสุนัขบ้า และข้อมูลประชากรสุนัขและแมวในพื้นที่ ของระบบสารสนเทศเพื่อการเฝ้าระวังโรคพิษสุนัขบ้า กรมปศุสัตว์ (</w:t>
      </w:r>
      <w:r w:rsidRPr="00160DA1">
        <w:rPr>
          <w:rFonts w:ascii="TH SarabunPSK" w:hAnsi="TH SarabunPSK" w:cs="TH SarabunPSK"/>
          <w:sz w:val="32"/>
          <w:szCs w:val="32"/>
        </w:rPr>
        <w:t>Thai Rabies Net</w:t>
      </w:r>
      <w:r w:rsidRPr="00160DA1">
        <w:rPr>
          <w:rFonts w:ascii="TH SarabunPSK" w:hAnsi="TH SarabunPSK" w:cs="TH SarabunPSK"/>
          <w:sz w:val="32"/>
          <w:szCs w:val="32"/>
          <w:cs/>
        </w:rPr>
        <w:t>)</w:t>
      </w:r>
    </w:p>
    <w:p w14:paraId="7FDB1CBC" w14:textId="77777777" w:rsidR="009E05DF" w:rsidRPr="00160DA1" w:rsidRDefault="009E05DF" w:rsidP="009E05DF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การวิเคราะห์ข้อมูล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ab/>
      </w:r>
    </w:p>
    <w:p w14:paraId="13EA42D9" w14:textId="21639C88" w:rsidR="009E05DF" w:rsidRPr="00160DA1" w:rsidRDefault="009E05DF" w:rsidP="009E05DF">
      <w:pPr>
        <w:spacing w:after="120"/>
        <w:ind w:firstLine="1354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วิเคราะห์ข้อมูลสุนัขที่ตรวจพบโรคพิษสุนัขบ้า โดยใช้โปรแกรม </w:t>
      </w:r>
      <w:r w:rsidRPr="00160DA1">
        <w:rPr>
          <w:rFonts w:ascii="TH SarabunPSK" w:hAnsi="TH SarabunPSK" w:cs="TH SarabunPSK"/>
          <w:sz w:val="32"/>
          <w:szCs w:val="32"/>
        </w:rPr>
        <w:t xml:space="preserve">Microsoft excel </w:t>
      </w:r>
      <w:r w:rsidR="00BF64AE">
        <w:rPr>
          <w:rFonts w:ascii="TH SarabunPSK" w:hAnsi="TH SarabunPSK" w:cs="TH SarabunPSK"/>
          <w:sz w:val="32"/>
          <w:szCs w:val="32"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อธิบายค่าความถี่ ค่ามัธยฐาน ค่าควอไทล์ ค่าสูงสุด</w:t>
      </w:r>
      <w:r w:rsidRPr="00160DA1">
        <w:rPr>
          <w:rFonts w:ascii="TH SarabunPSK" w:hAnsi="TH SarabunPSK" w:cs="TH SarabunPSK"/>
          <w:sz w:val="32"/>
          <w:szCs w:val="32"/>
        </w:rPr>
        <w:t>-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่ำสุด และค่าร้อยละ โดยใช้สถิติเชิงพรรณนา </w:t>
      </w:r>
      <w:r w:rsidR="00BF64AE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และหาความสัมพันธ์ของปัจจัยต่าง ๆ ที่ทำให้เกิดโรค ด้วยวิธี </w:t>
      </w:r>
      <w:r w:rsidRPr="00160DA1">
        <w:rPr>
          <w:rFonts w:ascii="TH SarabunPSK" w:hAnsi="TH SarabunPSK" w:cs="TH SarabunPSK"/>
          <w:sz w:val="32"/>
          <w:szCs w:val="32"/>
        </w:rPr>
        <w:t xml:space="preserve">logistic regression </w:t>
      </w:r>
      <w:r w:rsidRPr="00160DA1">
        <w:rPr>
          <w:rFonts w:ascii="TH SarabunPSK" w:hAnsi="TH SarabunPSK" w:cs="TH SarabunPSK"/>
          <w:sz w:val="32"/>
          <w:szCs w:val="32"/>
          <w:cs/>
        </w:rPr>
        <w:t>โดยใช้โปรแกรม</w:t>
      </w:r>
      <w:r w:rsidR="00BF64A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</w:rPr>
        <w:t xml:space="preserve">Epi Info version 7.2.4.0 (Epi info </w:t>
      </w:r>
      <w:r w:rsidRPr="00160DA1">
        <w:rPr>
          <w:rFonts w:ascii="TH SarabunPSK" w:hAnsi="TH SarabunPSK" w:cs="TH SarabunPSK"/>
          <w:sz w:val="32"/>
          <w:szCs w:val="32"/>
          <w:vertAlign w:val="superscript"/>
        </w:rPr>
        <w:t>TM</w:t>
      </w:r>
      <w:r w:rsidRPr="00160DA1">
        <w:rPr>
          <w:rFonts w:ascii="TH SarabunPSK" w:hAnsi="TH SarabunPSK" w:cs="TH SarabunPSK"/>
          <w:sz w:val="32"/>
          <w:szCs w:val="32"/>
        </w:rPr>
        <w:t xml:space="preserve"> Team,2017)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เช่น อายุสุนัขที่เกิดโรค ระยะห่างระหว่างจุดเกิดโรคกับแนวชายแดน เป็นต้น และนำข้อมูลจากการสอบสวนโรคทั้ง </w:t>
      </w:r>
      <w:r w:rsidRPr="00160DA1">
        <w:rPr>
          <w:rFonts w:ascii="TH SarabunPSK" w:hAnsi="TH SarabunPSK" w:cs="TH SarabunPSK"/>
          <w:sz w:val="32"/>
          <w:szCs w:val="32"/>
        </w:rPr>
        <w:t xml:space="preserve">8 </w:t>
      </w:r>
      <w:r w:rsidRPr="00160DA1">
        <w:rPr>
          <w:rFonts w:ascii="TH SarabunPSK" w:hAnsi="TH SarabunPSK" w:cs="TH SarabunPSK"/>
          <w:sz w:val="32"/>
          <w:szCs w:val="32"/>
          <w:cs/>
        </w:rPr>
        <w:t>ครั้ง มาลงพิกัดจุดที่เกิดโรคพิษสุนัขบ้า</w:t>
      </w:r>
      <w:r w:rsidR="00BF64A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ด้วยโปรแกรม </w:t>
      </w:r>
      <w:r w:rsidRPr="00160DA1">
        <w:rPr>
          <w:rFonts w:ascii="TH SarabunPSK" w:hAnsi="TH SarabunPSK" w:cs="TH SarabunPSK"/>
          <w:sz w:val="32"/>
          <w:szCs w:val="32"/>
        </w:rPr>
        <w:t>Google maps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และ </w:t>
      </w:r>
      <w:r w:rsidRPr="00160DA1">
        <w:rPr>
          <w:rFonts w:ascii="TH SarabunPSK" w:hAnsi="TH SarabunPSK" w:cs="TH SarabunPSK"/>
          <w:sz w:val="32"/>
          <w:szCs w:val="32"/>
        </w:rPr>
        <w:t xml:space="preserve">QGIS®version 3.10 </w:t>
      </w:r>
      <w:r w:rsidRPr="00160DA1">
        <w:rPr>
          <w:rFonts w:ascii="TH SarabunPSK" w:hAnsi="TH SarabunPSK" w:cs="TH SarabunPSK"/>
          <w:sz w:val="32"/>
          <w:szCs w:val="32"/>
          <w:cs/>
        </w:rPr>
        <w:t>เพื่อใช้แสดงลักษณะทางภูมิศาสตร์ของพื้นที่</w:t>
      </w:r>
      <w:r w:rsidR="00BF64A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ที่เกิดโรคระยะทางจากจุดเกิดโรคถึงแนวชายแดน </w:t>
      </w:r>
    </w:p>
    <w:p w14:paraId="1D133D8D" w14:textId="77777777" w:rsidR="009E05DF" w:rsidRPr="004C1790" w:rsidRDefault="009E05DF" w:rsidP="009E05DF">
      <w:pPr>
        <w:rPr>
          <w:rFonts w:ascii="TH SarabunPSK" w:hAnsi="TH SarabunPSK" w:cs="TH SarabunPSK"/>
          <w:b/>
          <w:bCs/>
          <w:sz w:val="32"/>
          <w:szCs w:val="32"/>
        </w:rPr>
      </w:pPr>
      <w:r w:rsidRPr="004C1790">
        <w:rPr>
          <w:rFonts w:ascii="TH SarabunPSK" w:hAnsi="TH SarabunPSK" w:cs="TH SarabunPSK"/>
          <w:b/>
          <w:bCs/>
          <w:sz w:val="32"/>
          <w:szCs w:val="32"/>
        </w:rPr>
        <w:t xml:space="preserve">6. </w:t>
      </w:r>
      <w:r w:rsidRPr="004C1790">
        <w:rPr>
          <w:rFonts w:ascii="TH SarabunPSK" w:hAnsi="TH SarabunPSK" w:cs="TH SarabunPSK"/>
          <w:b/>
          <w:bCs/>
          <w:sz w:val="32"/>
          <w:szCs w:val="32"/>
          <w:cs/>
        </w:rPr>
        <w:t>ผู้ร่วมดำเนินการ</w:t>
      </w:r>
    </w:p>
    <w:p w14:paraId="062CFEFA" w14:textId="77777777" w:rsidR="009E05DF" w:rsidRPr="00160DA1" w:rsidRDefault="009E05DF" w:rsidP="009E05DF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lastRenderedPageBreak/>
        <w:tab/>
      </w:r>
      <w:r w:rsidRPr="00160DA1">
        <w:rPr>
          <w:rFonts w:ascii="TH SarabunPSK" w:hAnsi="TH SarabunPSK" w:cs="TH SarabunPSK"/>
          <w:sz w:val="32"/>
          <w:szCs w:val="32"/>
        </w:rPr>
        <w:t>(1)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นายปรัชญา โสภารัตน์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 xml:space="preserve">สัดส่วนผลงาน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 w:rsidRPr="00160DA1">
        <w:rPr>
          <w:rFonts w:ascii="TH SarabunPSK" w:hAnsi="TH SarabunPSK" w:cs="TH SarabunPSK"/>
          <w:sz w:val="32"/>
          <w:szCs w:val="32"/>
        </w:rPr>
        <w:t>60</w:t>
      </w:r>
    </w:p>
    <w:p w14:paraId="073E6B81" w14:textId="77777777" w:rsidR="009E05DF" w:rsidRPr="00160DA1" w:rsidRDefault="009E05DF" w:rsidP="009E05DF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ab/>
        <w:t>(2) นางสาวพรวิมล ปาทา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 xml:space="preserve">สัดส่วนผลงาน 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ร้อยละ 20</w:t>
      </w:r>
    </w:p>
    <w:p w14:paraId="00AEED90" w14:textId="77777777" w:rsidR="009E05DF" w:rsidRPr="00160DA1" w:rsidRDefault="009E05DF" w:rsidP="009E05DF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>(3) นายวิทวัส โหมดเทศ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 xml:space="preserve">สัดส่วนผลงาน 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ร้อยละ 20</w:t>
      </w:r>
    </w:p>
    <w:p w14:paraId="51DC5B8B" w14:textId="77777777" w:rsidR="009E05DF" w:rsidRPr="00160DA1" w:rsidRDefault="009E05DF" w:rsidP="009E05DF">
      <w:pPr>
        <w:pStyle w:val="ListParagraph"/>
        <w:spacing w:after="0"/>
        <w:ind w:left="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 xml:space="preserve">7.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ระบุรายละเอียดเฉพาะงานในส่วนที่ผู้ขอรับการประเมินเป็นผู้ปฏิบัติ</w:t>
      </w:r>
    </w:p>
    <w:tbl>
      <w:tblPr>
        <w:tblStyle w:val="TableGrid"/>
        <w:tblW w:w="0" w:type="auto"/>
        <w:tblInd w:w="8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1"/>
        <w:gridCol w:w="1309"/>
      </w:tblGrid>
      <w:tr w:rsidR="009E05DF" w:rsidRPr="00160DA1" w14:paraId="10B7280C" w14:textId="77777777" w:rsidTr="001075B4">
        <w:tc>
          <w:tcPr>
            <w:tcW w:w="6521" w:type="dxa"/>
          </w:tcPr>
          <w:p w14:paraId="0DB0C01D" w14:textId="77777777" w:rsidR="009E05DF" w:rsidRPr="00160DA1" w:rsidRDefault="009E05DF" w:rsidP="001075B4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>7.1 รวบรวมข้อมูลการสอบสวนโรค และรายงานการส่งตัวอย่าง จากระบบสารสนเทศ</w:t>
            </w:r>
            <w:r w:rsidRPr="00160DA1">
              <w:rPr>
                <w:rFonts w:ascii="TH SarabunPSK" w:hAnsi="TH SarabunPSK" w:cs="TH SarabunPSK"/>
                <w:noProof/>
                <w:sz w:val="32"/>
                <w:szCs w:val="32"/>
                <w:cs/>
              </w:rPr>
              <w:t>เพื่อการเฝ้าระวังโรคพิษสุนัขบ้า (</w:t>
            </w:r>
            <w:r w:rsidRPr="00160DA1">
              <w:rPr>
                <w:rFonts w:ascii="TH SarabunPSK" w:hAnsi="TH SarabunPSK" w:cs="TH SarabunPSK"/>
                <w:noProof/>
                <w:sz w:val="32"/>
                <w:szCs w:val="32"/>
              </w:rPr>
              <w:t>Thairabies.net</w:t>
            </w:r>
            <w:r w:rsidRPr="00160DA1">
              <w:rPr>
                <w:rFonts w:ascii="TH SarabunPSK" w:hAnsi="TH SarabunPSK" w:cs="TH SarabunPSK"/>
                <w:noProof/>
                <w:sz w:val="32"/>
                <w:szCs w:val="32"/>
                <w:cs/>
              </w:rPr>
              <w:t>)</w:t>
            </w:r>
          </w:p>
          <w:p w14:paraId="7470CD90" w14:textId="721046C6" w:rsidR="009E05DF" w:rsidRPr="00160DA1" w:rsidRDefault="009E05DF" w:rsidP="001075B4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>7.2 วิเคราะห์ข้อมูล</w:t>
            </w:r>
          </w:p>
        </w:tc>
        <w:tc>
          <w:tcPr>
            <w:tcW w:w="1309" w:type="dxa"/>
          </w:tcPr>
          <w:p w14:paraId="268AFF0E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  <w:cs/>
              </w:rPr>
              <w:t>ร้อยละ 1</w:t>
            </w: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</w:p>
          <w:p w14:paraId="3D678B96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4862C89E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  <w:cs/>
              </w:rPr>
              <w:t>ร้อยละ 1</w:t>
            </w: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</w:p>
        </w:tc>
      </w:tr>
    </w:tbl>
    <w:p w14:paraId="5D88153F" w14:textId="77777777" w:rsidR="009E05DF" w:rsidRPr="00160DA1" w:rsidRDefault="009E05DF" w:rsidP="009E05DF">
      <w:pPr>
        <w:spacing w:before="120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 xml:space="preserve">8.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ประโยชน์ที่คาดว่าจะได้รับ </w:t>
      </w:r>
      <w:r w:rsidRPr="00160DA1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กรณีที่เป็นผลงานที่อยู่ระหว่างศึกษา</w:t>
      </w:r>
      <w:r w:rsidRPr="00160DA1">
        <w:rPr>
          <w:rFonts w:ascii="TH SarabunPSK" w:hAnsi="TH SarabunPSK" w:cs="TH SarabunPSK"/>
          <w:b/>
          <w:bCs/>
          <w:sz w:val="32"/>
          <w:szCs w:val="32"/>
        </w:rPr>
        <w:t>)</w:t>
      </w:r>
    </w:p>
    <w:p w14:paraId="48A3F744" w14:textId="77777777" w:rsidR="009E05DF" w:rsidRPr="00160DA1" w:rsidRDefault="009E05DF" w:rsidP="009E05DF">
      <w:pPr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8.1 ได้ข้อมูลอุบัติการณ์การเกิดโรค พื้นที่อําเภอแม่สาย จังหวัดเชียงรายระหว่างปี </w:t>
      </w:r>
      <w:r w:rsidRPr="00160DA1">
        <w:rPr>
          <w:rFonts w:ascii="TH SarabunPSK" w:hAnsi="TH SarabunPSK" w:cs="TH SarabunPSK"/>
          <w:sz w:val="32"/>
          <w:szCs w:val="32"/>
        </w:rPr>
        <w:t>2557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ถึง</w:t>
      </w:r>
      <w:r w:rsidRPr="00160DA1">
        <w:rPr>
          <w:rFonts w:ascii="TH SarabunPSK" w:hAnsi="TH SarabunPSK" w:cs="TH SarabunPSK"/>
          <w:sz w:val="32"/>
          <w:szCs w:val="32"/>
        </w:rPr>
        <w:t>2563</w:t>
      </w:r>
    </w:p>
    <w:p w14:paraId="5551BC53" w14:textId="77777777" w:rsidR="009E05DF" w:rsidRPr="00160DA1" w:rsidRDefault="009E05DF" w:rsidP="009E05DF">
      <w:pPr>
        <w:ind w:firstLine="720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8.2 ทราบ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ปัจจัยเสี่ยงทางระบาดวิทยาของการเกิดโรค</w:t>
      </w:r>
      <w:r w:rsidRPr="00160DA1">
        <w:rPr>
          <w:rFonts w:ascii="TH SarabunPSK" w:hAnsi="TH SarabunPSK" w:cs="TH SarabunPSK"/>
          <w:sz w:val="32"/>
          <w:szCs w:val="32"/>
          <w:cs/>
        </w:rPr>
        <w:t>พิษสุนัขบ้าในสุนัขของพื้นที่</w:t>
      </w:r>
    </w:p>
    <w:p w14:paraId="3BB2A713" w14:textId="0578DA70" w:rsidR="009E05DF" w:rsidRPr="00160DA1" w:rsidRDefault="009E05DF" w:rsidP="009E05DF">
      <w:pPr>
        <w:ind w:firstLine="720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8.3 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ได้แนวทางในการเฝ้าระวัง ควบคุม และป้องกันการเกิดโรคพิษสุนัขบ้า ที่เหมาะสมกับ</w:t>
      </w:r>
      <w:r w:rsidRPr="00160DA1">
        <w:rPr>
          <w:rFonts w:ascii="TH SarabunPSK" w:hAnsi="TH SarabunPSK" w:cs="TH SarabunPSK"/>
          <w:sz w:val="32"/>
          <w:szCs w:val="32"/>
          <w:cs/>
        </w:rPr>
        <w:t>พื้นที่</w:t>
      </w:r>
      <w:r w:rsidR="00BF64A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อําเภอแม่สาย จังหวัดเชียงราย</w:t>
      </w:r>
    </w:p>
    <w:p w14:paraId="4FC06575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pacing w:val="8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>9.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ระบุผลสำเร็จของงาน หรือผลการศึกษา </w:t>
      </w:r>
      <w:r w:rsidRPr="00160DA1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กรณีที่เป็นผลงานที่ดำเนินการเสร็จแล้ว</w:t>
      </w:r>
      <w:r w:rsidRPr="00160DA1">
        <w:rPr>
          <w:rFonts w:ascii="TH SarabunPSK" w:hAnsi="TH SarabunPSK" w:cs="TH SarabunPSK"/>
          <w:b/>
          <w:bCs/>
          <w:sz w:val="32"/>
          <w:szCs w:val="32"/>
        </w:rPr>
        <w:t>)</w:t>
      </w:r>
      <w:r w:rsidRPr="00160DA1">
        <w:rPr>
          <w:rFonts w:ascii="TH SarabunPSK" w:hAnsi="TH SarabunPSK" w:cs="TH SarabunPSK"/>
          <w:sz w:val="32"/>
          <w:szCs w:val="32"/>
          <w:u w:val="dotted"/>
        </w:rPr>
        <w:t xml:space="preserve">  </w:t>
      </w:r>
      <w:r>
        <w:rPr>
          <w:rFonts w:ascii="TH SarabunPSK" w:hAnsi="TH SarabunPSK" w:cs="TH SarabunPSK"/>
          <w:sz w:val="32"/>
          <w:szCs w:val="32"/>
          <w:u w:val="dotted"/>
        </w:rPr>
        <w:tab/>
        <w:t>-</w:t>
      </w:r>
      <w:r>
        <w:rPr>
          <w:rFonts w:ascii="TH SarabunPSK" w:hAnsi="TH SarabunPSK" w:cs="TH SarabunPSK"/>
          <w:sz w:val="32"/>
          <w:szCs w:val="32"/>
          <w:u w:val="dotted"/>
        </w:rPr>
        <w:tab/>
      </w:r>
      <w:r w:rsidRPr="00160DA1">
        <w:rPr>
          <w:rFonts w:ascii="TH SarabunPSK" w:hAnsi="TH SarabunPSK" w:cs="TH SarabunPSK"/>
          <w:sz w:val="32"/>
          <w:szCs w:val="32"/>
          <w:u w:val="dotted"/>
        </w:rPr>
        <w:t xml:space="preserve">     </w:t>
      </w:r>
    </w:p>
    <w:p w14:paraId="23012660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pacing w:val="8"/>
          <w:sz w:val="32"/>
          <w:szCs w:val="32"/>
        </w:rPr>
        <w:t xml:space="preserve">10. </w:t>
      </w:r>
      <w:r w:rsidRPr="00160DA1">
        <w:rPr>
          <w:rFonts w:ascii="TH SarabunPSK" w:hAnsi="TH SarabunPSK" w:cs="TH SarabunPSK"/>
          <w:b/>
          <w:bCs/>
          <w:spacing w:val="8"/>
          <w:sz w:val="32"/>
          <w:szCs w:val="32"/>
          <w:cs/>
        </w:rPr>
        <w:t>ความยุ่งยากในการดำเนินการ</w:t>
      </w:r>
      <w:r w:rsidRPr="00160DA1">
        <w:rPr>
          <w:rFonts w:ascii="TH SarabunPSK" w:hAnsi="TH SarabunPSK" w:cs="TH SarabunPSK"/>
          <w:b/>
          <w:bCs/>
          <w:spacing w:val="8"/>
          <w:sz w:val="32"/>
          <w:szCs w:val="32"/>
        </w:rPr>
        <w:t>/</w:t>
      </w:r>
      <w:r w:rsidRPr="00160DA1">
        <w:rPr>
          <w:rFonts w:ascii="TH SarabunPSK" w:hAnsi="TH SarabunPSK" w:cs="TH SarabunPSK"/>
          <w:b/>
          <w:bCs/>
          <w:spacing w:val="8"/>
          <w:sz w:val="32"/>
          <w:szCs w:val="32"/>
          <w:cs/>
        </w:rPr>
        <w:t>ปัญหา</w:t>
      </w:r>
      <w:r w:rsidRPr="00160DA1">
        <w:rPr>
          <w:rFonts w:ascii="TH SarabunPSK" w:hAnsi="TH SarabunPSK" w:cs="TH SarabunPSK"/>
          <w:b/>
          <w:bCs/>
          <w:spacing w:val="8"/>
          <w:sz w:val="32"/>
          <w:szCs w:val="32"/>
        </w:rPr>
        <w:t>/</w:t>
      </w:r>
      <w:r w:rsidRPr="00160DA1">
        <w:rPr>
          <w:rFonts w:ascii="TH SarabunPSK" w:hAnsi="TH SarabunPSK" w:cs="TH SarabunPSK"/>
          <w:b/>
          <w:bCs/>
          <w:spacing w:val="8"/>
          <w:sz w:val="32"/>
          <w:szCs w:val="32"/>
          <w:cs/>
        </w:rPr>
        <w:t>อุปสรรค</w:t>
      </w:r>
    </w:p>
    <w:p w14:paraId="7E2A07CA" w14:textId="7E73E508" w:rsidR="009E05DF" w:rsidRPr="00160DA1" w:rsidRDefault="009E05DF" w:rsidP="009E05DF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ab/>
        <w:t>- ข้อมูลที่ใช้ทําการศึกษาจากระบบสารสนเทศเพื่อการเฝ้าระวังโรคพิษสุนัขบ้า กรมปศุสัตว์ (</w:t>
      </w:r>
      <w:r w:rsidRPr="00160DA1">
        <w:rPr>
          <w:rFonts w:ascii="TH SarabunPSK" w:hAnsi="TH SarabunPSK" w:cs="TH SarabunPSK"/>
          <w:spacing w:val="8"/>
          <w:sz w:val="32"/>
          <w:szCs w:val="32"/>
        </w:rPr>
        <w:t>Thai Rabies</w:t>
      </w:r>
      <w:r w:rsidR="00BF64AE">
        <w:rPr>
          <w:rFonts w:ascii="TH SarabunPSK" w:hAnsi="TH SarabunPSK" w:cs="TH SarabunPSK"/>
          <w:spacing w:val="8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pacing w:val="8"/>
          <w:sz w:val="32"/>
          <w:szCs w:val="32"/>
        </w:rPr>
        <w:t>Net)</w:t>
      </w:r>
      <w:r w:rsidR="00BF64AE">
        <w:rPr>
          <w:rFonts w:ascii="TH SarabunPSK" w:hAnsi="TH SarabunPSK" w:cs="TH SarabunPSK"/>
          <w:spacing w:val="8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>ยังขาดความสมบูรณ์ของรายละเอียดการส่งตัวอย่าง เช่น วันรับตัวอย่างของห้องปฏิบัติการ นอกจากนี้ยังพบการบันทึกวัตถุประสงค์ของการส่งตัวอย่างระหว่างการ</w:t>
      </w:r>
      <w:r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>เฝ้าระวังโรคทางอาการ และการเฝ้าระวังโรคเชิงรุกไม่ถูกต้องตามวัตถุประสงค์การส่งตัวอย่างของพื้นที่</w:t>
      </w:r>
    </w:p>
    <w:p w14:paraId="2D79C533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ab/>
        <w:t>- ข้อมูลรายงานการสอบสวนโรคพบว่าส่วนใหญ่เป็นสุนัขที่ไม่มีเจ้าของ ทําให้ไม่สามารถสืบหาแหล่งที่มาของสุนัข ไม่ทราบว่าสุนัขได้รับเชื้อในช่วงเวลา หรือรับเชื้อมาจากแหล่งใด</w:t>
      </w:r>
    </w:p>
    <w:p w14:paraId="338EEFE6" w14:textId="07A27D34" w:rsidR="009E05DF" w:rsidRPr="00160DA1" w:rsidRDefault="009E05DF" w:rsidP="009E05DF">
      <w:pPr>
        <w:jc w:val="thaiDistribute"/>
        <w:rPr>
          <w:rFonts w:ascii="TH SarabunPSK" w:hAnsi="TH SarabunPSK" w:cs="TH SarabunPSK"/>
          <w:spacing w:val="8"/>
          <w:sz w:val="32"/>
          <w:szCs w:val="32"/>
          <w:cs/>
        </w:rPr>
      </w:pP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ab/>
        <w:t>- ข้อมูลที่จําเป็นในการวิเคราะห์ลักษณะของการเกิดโรค เพื่อใช้วางแผนการป้องกัน</w:t>
      </w:r>
      <w:r w:rsidR="00BF64AE">
        <w:rPr>
          <w:rFonts w:ascii="TH SarabunPSK" w:hAnsi="TH SarabunPSK" w:cs="TH SarabunPSK"/>
          <w:spacing w:val="8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 xml:space="preserve"> และควบคุมโรคพิษสุนัขบ้าพื้นที่ยังไม่มีการบันทึกอย่างเป็นระบบ หรือขาดการบันทึกข้อมูล เช่น </w:t>
      </w:r>
      <w:r w:rsidR="00BF64AE">
        <w:rPr>
          <w:rFonts w:ascii="TH SarabunPSK" w:hAnsi="TH SarabunPSK" w:cs="TH SarabunPSK" w:hint="cs"/>
          <w:spacing w:val="8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>ข้อมูลความครอบคลุมของการได้รับวัคซีนในสุนัข และแมวของพื้นที่ที่พบโรค ข้อมูลระดับน้ำของแม่น้ำ</w:t>
      </w:r>
      <w:r w:rsidR="00BF64AE">
        <w:rPr>
          <w:rFonts w:ascii="TH SarabunPSK" w:hAnsi="TH SarabunPSK" w:cs="TH SarabunPSK" w:hint="cs"/>
          <w:spacing w:val="8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pacing w:val="8"/>
          <w:sz w:val="32"/>
          <w:szCs w:val="32"/>
          <w:cs/>
        </w:rPr>
        <w:t>ที่กั้นพรมแดนในจุดอื่น ๆ ข้อมูลสถานการณ์โรคพิษสุนัขบ้าทั้งในคนและในสัตว์ของจังหวัดท่าขี้เหล็ก ประเทศเมียนมา เป็นต้น</w:t>
      </w:r>
    </w:p>
    <w:p w14:paraId="0D961124" w14:textId="77777777" w:rsidR="009E05DF" w:rsidRPr="00160DA1" w:rsidRDefault="009E05DF" w:rsidP="009E05DF">
      <w:pPr>
        <w:spacing w:before="120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</w:rPr>
        <w:t xml:space="preserve">11.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>การนำไปใช้ประโยชน์ หรือคาดว่าจะนำไปใช้ประโยชน์</w:t>
      </w:r>
    </w:p>
    <w:p w14:paraId="511C4999" w14:textId="7FA9DCDF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>- ข้อมูลอุบัติการณ์การเกิดโรค และปัจจัยเสี่ยง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ทางระบาดวิทยาของการเกิดโรค</w:t>
      </w:r>
      <w:r w:rsidRPr="00160DA1">
        <w:rPr>
          <w:rFonts w:ascii="TH SarabunPSK" w:hAnsi="TH SarabunPSK" w:cs="TH SarabunPSK"/>
          <w:sz w:val="32"/>
          <w:szCs w:val="32"/>
          <w:cs/>
        </w:rPr>
        <w:t>พิษสุนัขบ้าในสุนัข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160DA1">
        <w:rPr>
          <w:rFonts w:ascii="TH SarabunPSK" w:hAnsi="TH SarabunPSK" w:cs="TH SarabunPSK"/>
          <w:sz w:val="32"/>
          <w:szCs w:val="32"/>
          <w:cs/>
        </w:rPr>
        <w:t>ของพื้นที่ที่ได้จากการศึกษาสามารถนำไปใช้สำหรับการ</w:t>
      </w: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กำหนดแนวทางในการเฝ้าระวัง ควบคุม และป้องกันการเกิดโรคพิษสุนัขบ้า ได้อย่างมีประสิทธิภาพ และมีความเหมาะสมกับ</w:t>
      </w:r>
      <w:r w:rsidRPr="00160DA1">
        <w:rPr>
          <w:rFonts w:ascii="TH SarabunPSK" w:hAnsi="TH SarabunPSK" w:cs="TH SarabunPSK"/>
          <w:sz w:val="32"/>
          <w:szCs w:val="32"/>
          <w:cs/>
        </w:rPr>
        <w:t>พื้นที่อําเภอแม่สาย จังหวัดเชียงราย เช่น เพิ่มการเฝ้าระวังโรคในช่วงฤดูที่พบการเกิดโรคเป็นประจำเพิ่มการเฝ้าระวังโรคพื้นที่เสี่ยงสูงหรือจุดที่สุนัขจะข้ามไปมาระหว่างสองประเทศ</w:t>
      </w:r>
      <w:r w:rsidR="00BF64A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หน่วยงานองค์กรปกครองส่วนท้องถิ่นหรือหน่วยงานที่เกี่ยวข้องทำการสำรวจและขึ้นทะเบียนสุนัขทั้งมีและไม่มีเจ้าของทุกตัว สร้างความร่วมมือและการประสานงานระหว่างหน่วยงาน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Pr="00160DA1">
        <w:rPr>
          <w:rFonts w:ascii="TH SarabunPSK" w:hAnsi="TH SarabunPSK" w:cs="TH SarabunPSK"/>
          <w:sz w:val="32"/>
          <w:szCs w:val="32"/>
          <w:cs/>
        </w:rPr>
        <w:t>ปศุสัตว์ สาธารณสุข องค์กรปกครองส่วนท้องถิ่น และความร่วมมือจากเครือข่ายเฝ้าระวังโรคทางอาการ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 w:rsidRPr="00160DA1">
        <w:rPr>
          <w:rFonts w:ascii="TH SarabunPSK" w:hAnsi="TH SarabunPSK" w:cs="TH SarabunPSK"/>
          <w:sz w:val="32"/>
          <w:szCs w:val="32"/>
          <w:cs/>
        </w:rPr>
        <w:t>ภาคประชาชน และมีการดําเนินการควบคุมโรคอย่างรวดเร็วหลังจากทราบผลการตรวจโรค</w:t>
      </w:r>
    </w:p>
    <w:p w14:paraId="45406346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522D5576" w14:textId="77777777" w:rsidR="009E05DF" w:rsidRPr="00160DA1" w:rsidRDefault="009E05DF" w:rsidP="009E05DF">
      <w:pPr>
        <w:jc w:val="right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ขอรับรองว่าผลงานดังกล่าวข้างต้นเป็นความจริงทุกประการ</w:t>
      </w:r>
    </w:p>
    <w:p w14:paraId="30347253" w14:textId="77777777" w:rsidR="009E05DF" w:rsidRPr="00160DA1" w:rsidRDefault="009E05DF" w:rsidP="009E05DF">
      <w:pPr>
        <w:jc w:val="right"/>
        <w:rPr>
          <w:rFonts w:ascii="TH SarabunPSK" w:hAnsi="TH SarabunPSK" w:cs="TH SarabunPSK"/>
        </w:rPr>
      </w:pPr>
    </w:p>
    <w:p w14:paraId="6712A78D" w14:textId="77777777" w:rsidR="009E05DF" w:rsidRPr="00160DA1" w:rsidRDefault="009E05DF" w:rsidP="009E05DF">
      <w:pPr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cs/>
        </w:rPr>
        <w:t xml:space="preserve">                                                                                  </w:t>
      </w:r>
      <w:r w:rsidRPr="00160DA1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160DA1">
        <w:rPr>
          <w:rFonts w:ascii="TH SarabunPSK" w:hAnsi="TH SarabunPSK" w:cs="TH SarabunPSK"/>
          <w:sz w:val="32"/>
          <w:szCs w:val="32"/>
        </w:rPr>
        <w:t>…………………………………………………..</w:t>
      </w:r>
    </w:p>
    <w:p w14:paraId="51B2BE6A" w14:textId="77777777" w:rsidR="009E05DF" w:rsidRPr="00160DA1" w:rsidRDefault="009E05DF" w:rsidP="009E05DF">
      <w:pPr>
        <w:jc w:val="center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lastRenderedPageBreak/>
        <w:t xml:space="preserve">                                                              (</w:t>
      </w:r>
      <w:r w:rsidRPr="00160DA1">
        <w:rPr>
          <w:rFonts w:ascii="TH SarabunPSK" w:hAnsi="TH SarabunPSK" w:cs="TH SarabunPSK"/>
          <w:sz w:val="32"/>
          <w:szCs w:val="32"/>
          <w:cs/>
        </w:rPr>
        <w:t>นายวิทวัส โหมดเทศ</w:t>
      </w:r>
      <w:r w:rsidRPr="00160DA1">
        <w:rPr>
          <w:rFonts w:ascii="TH SarabunPSK" w:hAnsi="TH SarabunPSK" w:cs="TH SarabunPSK"/>
          <w:sz w:val="32"/>
          <w:szCs w:val="32"/>
        </w:rPr>
        <w:t>)</w:t>
      </w:r>
    </w:p>
    <w:p w14:paraId="513FBB74" w14:textId="77777777" w:rsidR="009E05DF" w:rsidRPr="00160DA1" w:rsidRDefault="009E05DF" w:rsidP="009E05DF">
      <w:pPr>
        <w:jc w:val="center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                                                          ตำแหน่ง นายสัตวแพทย์ชำนาญการ</w:t>
      </w:r>
    </w:p>
    <w:p w14:paraId="15072DE8" w14:textId="77777777" w:rsidR="009E05DF" w:rsidRPr="00160DA1" w:rsidRDefault="009E05DF" w:rsidP="009E05DF">
      <w:pPr>
        <w:ind w:left="3600" w:firstLine="720"/>
        <w:jc w:val="center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ผู้เสนอผลงาน</w:t>
      </w:r>
    </w:p>
    <w:p w14:paraId="4F78CBD0" w14:textId="77777777" w:rsidR="009E05DF" w:rsidRPr="00160DA1" w:rsidRDefault="009E05DF" w:rsidP="009E05DF">
      <w:pPr>
        <w:pStyle w:val="BodyText"/>
        <w:jc w:val="center"/>
        <w:rPr>
          <w:rFonts w:ascii="TH SarabunPSK" w:hAnsi="TH SarabunPSK" w:cs="TH SarabunPSK"/>
          <w:b/>
          <w:bCs/>
          <w:spacing w:val="-2"/>
        </w:rPr>
      </w:pPr>
      <w:r w:rsidRPr="00160DA1">
        <w:rPr>
          <w:rFonts w:ascii="TH SarabunPSK" w:hAnsi="TH SarabunPSK" w:cs="TH SarabunPSK"/>
          <w:cs/>
        </w:rPr>
        <w:t xml:space="preserve">                                                               </w:t>
      </w:r>
      <w:r>
        <w:rPr>
          <w:rFonts w:ascii="TH SarabunPSK" w:hAnsi="TH SarabunPSK" w:cs="TH SarabunPSK"/>
        </w:rPr>
        <w:t>…</w:t>
      </w:r>
      <w:r w:rsidRPr="00160DA1">
        <w:rPr>
          <w:rFonts w:ascii="TH SarabunPSK" w:hAnsi="TH SarabunPSK" w:cs="TH SarabunPSK"/>
        </w:rPr>
        <w:t>......./</w:t>
      </w:r>
      <w:r>
        <w:rPr>
          <w:rFonts w:ascii="TH SarabunPSK" w:hAnsi="TH SarabunPSK" w:cs="TH SarabunPSK"/>
        </w:rPr>
        <w:t>…</w:t>
      </w:r>
      <w:r w:rsidRPr="00160DA1">
        <w:rPr>
          <w:rFonts w:ascii="TH SarabunPSK" w:hAnsi="TH SarabunPSK" w:cs="TH SarabunPSK"/>
        </w:rPr>
        <w:t>...................../</w:t>
      </w:r>
      <w:r>
        <w:rPr>
          <w:rFonts w:ascii="TH SarabunPSK" w:hAnsi="TH SarabunPSK" w:cs="TH SarabunPSK"/>
        </w:rPr>
        <w:t>…</w:t>
      </w:r>
      <w:r w:rsidRPr="00160DA1">
        <w:rPr>
          <w:rFonts w:ascii="TH SarabunPSK" w:hAnsi="TH SarabunPSK" w:cs="TH SarabunPSK"/>
        </w:rPr>
        <w:t>..............</w:t>
      </w:r>
    </w:p>
    <w:p w14:paraId="353ABC07" w14:textId="77777777" w:rsidR="009E05DF" w:rsidRPr="00160DA1" w:rsidRDefault="009E05DF" w:rsidP="009E05DF">
      <w:pPr>
        <w:pStyle w:val="BodyText"/>
        <w:rPr>
          <w:rFonts w:ascii="TH SarabunPSK" w:hAnsi="TH SarabunPSK" w:cs="TH SarabunPSK"/>
          <w:b/>
          <w:bCs/>
          <w:spacing w:val="-2"/>
        </w:rPr>
      </w:pPr>
    </w:p>
    <w:p w14:paraId="0789E7B8" w14:textId="328B64ED" w:rsidR="00D07BEA" w:rsidRDefault="009E05DF" w:rsidP="009E05DF">
      <w:pPr>
        <w:pStyle w:val="BodyText"/>
        <w:jc w:val="left"/>
        <w:rPr>
          <w:rFonts w:ascii="TH SarabunPSK" w:hAnsi="TH SarabunPSK" w:cs="TH SarabunPSK"/>
          <w:b/>
          <w:bCs/>
          <w:spacing w:val="-2"/>
        </w:rPr>
      </w:pPr>
      <w:r>
        <w:rPr>
          <w:rFonts w:ascii="TH SarabunPSK" w:hAnsi="TH SarabunPSK" w:cs="TH SarabunPSK"/>
          <w:b/>
          <w:bCs/>
          <w:spacing w:val="-2"/>
          <w:cs/>
        </w:rPr>
        <w:tab/>
      </w:r>
    </w:p>
    <w:p w14:paraId="294C1E01" w14:textId="04041923" w:rsidR="009E05DF" w:rsidRPr="00160DA1" w:rsidRDefault="009E05DF" w:rsidP="009E05DF">
      <w:pPr>
        <w:pStyle w:val="BodyText"/>
        <w:jc w:val="left"/>
        <w:rPr>
          <w:rFonts w:ascii="TH SarabunPSK" w:hAnsi="TH SarabunPSK" w:cs="TH SarabunPSK"/>
          <w:b/>
          <w:bCs/>
          <w:spacing w:val="-2"/>
        </w:rPr>
      </w:pPr>
      <w:r w:rsidRPr="00160DA1">
        <w:rPr>
          <w:rFonts w:ascii="TH SarabunPSK" w:hAnsi="TH SarabunPSK" w:cs="TH SarabunPSK"/>
          <w:b/>
          <w:bCs/>
          <w:spacing w:val="-2"/>
          <w:cs/>
        </w:rPr>
        <w:t>ขอรับรองว่าสัดส่วนหรือลักษณะงานในการดำเนินการของผู้เสนอข้างต้นถูกต้องตรงกับความจริงทุกประการ</w:t>
      </w:r>
    </w:p>
    <w:p w14:paraId="6827CE73" w14:textId="77777777" w:rsidR="009E05DF" w:rsidRPr="00160DA1" w:rsidRDefault="009E05DF" w:rsidP="009E05DF">
      <w:pPr>
        <w:jc w:val="thaiDistribute"/>
        <w:rPr>
          <w:rFonts w:ascii="TH SarabunPSK" w:hAnsi="TH SarabunPSK" w:cs="TH SarabunPSK"/>
        </w:rPr>
      </w:pPr>
    </w:p>
    <w:p w14:paraId="5A27F38F" w14:textId="77777777" w:rsidR="009E05DF" w:rsidRPr="00160DA1" w:rsidRDefault="009E05DF" w:rsidP="009E05DF">
      <w:pPr>
        <w:jc w:val="thaiDistribute"/>
        <w:rPr>
          <w:rFonts w:ascii="TH SarabunPSK" w:hAnsi="TH SarabunPSK" w:cs="TH SarabunPSK"/>
        </w:rPr>
      </w:pPr>
    </w:p>
    <w:p w14:paraId="49B7905D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            ลงชื่อ</w:t>
      </w:r>
      <w:r w:rsidRPr="00160DA1">
        <w:rPr>
          <w:rFonts w:ascii="TH SarabunPSK" w:hAnsi="TH SarabunPSK" w:cs="TH SarabunPSK"/>
          <w:sz w:val="32"/>
          <w:szCs w:val="32"/>
        </w:rPr>
        <w:t>……………………………………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ลงชื่อ</w:t>
      </w:r>
      <w:r w:rsidRPr="00160DA1">
        <w:rPr>
          <w:rFonts w:ascii="TH SarabunPSK" w:hAnsi="TH SarabunPSK" w:cs="TH SarabunPSK"/>
          <w:sz w:val="32"/>
          <w:szCs w:val="32"/>
        </w:rPr>
        <w:t>……………………………………</w:t>
      </w:r>
      <w:r w:rsidRPr="00160DA1">
        <w:rPr>
          <w:rFonts w:ascii="TH SarabunPSK" w:hAnsi="TH SarabunPSK" w:cs="TH SarabunPSK"/>
          <w:sz w:val="32"/>
          <w:szCs w:val="32"/>
        </w:rPr>
        <w:tab/>
      </w:r>
    </w:p>
    <w:p w14:paraId="222A0A57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                    (</w:t>
      </w:r>
      <w:r w:rsidRPr="00160DA1">
        <w:rPr>
          <w:rFonts w:ascii="TH SarabunPSK" w:hAnsi="TH SarabunPSK" w:cs="TH SarabunPSK"/>
          <w:sz w:val="32"/>
          <w:szCs w:val="32"/>
          <w:cs/>
        </w:rPr>
        <w:t>นายปรัชญา โสภารัตน์</w:t>
      </w:r>
      <w:r w:rsidRPr="00160DA1">
        <w:rPr>
          <w:rFonts w:ascii="TH SarabunPSK" w:hAnsi="TH SarabunPSK" w:cs="TH SarabunPSK"/>
          <w:sz w:val="32"/>
          <w:szCs w:val="32"/>
        </w:rPr>
        <w:t>)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  <w:t xml:space="preserve">                 (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นางสาวพรวิมล ปาทา </w:t>
      </w:r>
      <w:r w:rsidRPr="00160DA1">
        <w:rPr>
          <w:rFonts w:ascii="TH SarabunPSK" w:hAnsi="TH SarabunPSK" w:cs="TH SarabunPSK"/>
          <w:sz w:val="32"/>
          <w:szCs w:val="32"/>
        </w:rPr>
        <w:t>)</w:t>
      </w:r>
      <w:r w:rsidRPr="00160DA1">
        <w:rPr>
          <w:rFonts w:ascii="TH SarabunPSK" w:hAnsi="TH SarabunPSK" w:cs="TH SarabunPSK"/>
          <w:sz w:val="32"/>
          <w:szCs w:val="32"/>
        </w:rPr>
        <w:tab/>
      </w:r>
    </w:p>
    <w:p w14:paraId="41DB7B2E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         ตำแหน่ง นายสัตวแพทย์ชำนาญการ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>ตำแหน่ง นายสัตวแพทย์ชำนาญการ</w:t>
      </w:r>
      <w:r w:rsidRPr="00160DA1">
        <w:rPr>
          <w:rFonts w:ascii="TH SarabunPSK" w:hAnsi="TH SarabunPSK" w:cs="TH SarabunPSK"/>
          <w:sz w:val="32"/>
          <w:szCs w:val="32"/>
        </w:rPr>
        <w:tab/>
      </w:r>
    </w:p>
    <w:p w14:paraId="1C1169CE" w14:textId="77777777" w:rsidR="009E05DF" w:rsidRPr="00160DA1" w:rsidRDefault="009E05DF" w:rsidP="009E05DF">
      <w:pPr>
        <w:ind w:firstLine="720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             ผู้ร่วมดำเนินการ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>ผู้ร่วมดำเนินการ</w:t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</w:p>
    <w:p w14:paraId="6314D25C" w14:textId="77777777" w:rsidR="009E05DF" w:rsidRPr="00160DA1" w:rsidRDefault="009E05DF" w:rsidP="009E05DF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  <w:t>……………./……………………/…………..</w:t>
      </w:r>
    </w:p>
    <w:p w14:paraId="30D6FB0D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4269DD37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color w:val="FF0000"/>
          <w:sz w:val="4"/>
          <w:szCs w:val="4"/>
        </w:rPr>
      </w:pPr>
      <w:r w:rsidRPr="00160DA1">
        <w:rPr>
          <w:rFonts w:ascii="TH SarabunPSK" w:hAnsi="TH SarabunPSK" w:cs="TH SarabunPSK"/>
          <w:color w:val="FF0000"/>
          <w:sz w:val="4"/>
          <w:szCs w:val="4"/>
        </w:rPr>
        <w:tab/>
      </w:r>
      <w:r w:rsidRPr="00160DA1">
        <w:rPr>
          <w:rFonts w:ascii="TH SarabunPSK" w:hAnsi="TH SarabunPSK" w:cs="TH SarabunPSK"/>
          <w:color w:val="FF0000"/>
          <w:sz w:val="4"/>
          <w:szCs w:val="4"/>
        </w:rPr>
        <w:tab/>
      </w:r>
      <w:r w:rsidRPr="00160DA1">
        <w:rPr>
          <w:rFonts w:ascii="TH SarabunPSK" w:hAnsi="TH SarabunPSK" w:cs="TH SarabunPSK"/>
          <w:color w:val="FF0000"/>
          <w:sz w:val="4"/>
          <w:szCs w:val="4"/>
          <w:cs/>
        </w:rPr>
        <w:tab/>
      </w:r>
      <w:r w:rsidRPr="00160DA1">
        <w:rPr>
          <w:rFonts w:ascii="TH SarabunPSK" w:hAnsi="TH SarabunPSK" w:cs="TH SarabunPSK"/>
          <w:color w:val="FF0000"/>
          <w:sz w:val="4"/>
          <w:szCs w:val="4"/>
          <w:cs/>
        </w:rPr>
        <w:tab/>
      </w:r>
      <w:r w:rsidRPr="00160DA1">
        <w:rPr>
          <w:rFonts w:ascii="TH SarabunPSK" w:hAnsi="TH SarabunPSK" w:cs="TH SarabunPSK"/>
          <w:color w:val="FF0000"/>
          <w:sz w:val="4"/>
          <w:szCs w:val="4"/>
          <w:cs/>
        </w:rPr>
        <w:tab/>
      </w:r>
      <w:r w:rsidRPr="00160DA1">
        <w:rPr>
          <w:rFonts w:ascii="TH SarabunPSK" w:hAnsi="TH SarabunPSK" w:cs="TH SarabunPSK"/>
          <w:color w:val="FF0000"/>
          <w:sz w:val="4"/>
          <w:szCs w:val="4"/>
          <w:cs/>
        </w:rPr>
        <w:tab/>
      </w:r>
    </w:p>
    <w:p w14:paraId="28ABB2FD" w14:textId="77777777" w:rsidR="00BF64AE" w:rsidRDefault="00BF64AE" w:rsidP="009E05DF">
      <w:pPr>
        <w:pStyle w:val="Heading2"/>
        <w:ind w:firstLine="720"/>
        <w:rPr>
          <w:rFonts w:ascii="TH SarabunPSK" w:hAnsi="TH SarabunPSK" w:cs="TH SarabunPSK"/>
          <w:b/>
          <w:bCs/>
        </w:rPr>
      </w:pPr>
    </w:p>
    <w:p w14:paraId="7258695C" w14:textId="77777777" w:rsidR="009E05DF" w:rsidRPr="003925E7" w:rsidRDefault="009E05DF" w:rsidP="009E05DF">
      <w:pPr>
        <w:pStyle w:val="Heading2"/>
        <w:ind w:firstLine="720"/>
        <w:rPr>
          <w:rFonts w:ascii="TH SarabunPSK" w:hAnsi="TH SarabunPSK" w:cs="TH SarabunPSK"/>
          <w:b/>
          <w:bCs/>
        </w:rPr>
      </w:pPr>
      <w:r w:rsidRPr="003925E7">
        <w:rPr>
          <w:rFonts w:ascii="TH SarabunPSK" w:hAnsi="TH SarabunPSK" w:cs="TH SarabunPSK"/>
          <w:b/>
          <w:bCs/>
          <w:cs/>
        </w:rPr>
        <w:t>ได้ตรวจสอบแล้วขอรับรองว่าผลงานดังกล่าวข้างต้นถูกต้องตรงกับความเป็นจริงทุกประการ</w:t>
      </w:r>
    </w:p>
    <w:p w14:paraId="44CEDB38" w14:textId="77777777" w:rsidR="009E05DF" w:rsidRPr="003925E7" w:rsidRDefault="009E05DF" w:rsidP="009E05DF">
      <w:pPr>
        <w:rPr>
          <w:rFonts w:ascii="TH SarabunPSK" w:hAnsi="TH SarabunPSK" w:cs="TH SarabunPSK"/>
        </w:rPr>
      </w:pPr>
    </w:p>
    <w:p w14:paraId="11EF6C83" w14:textId="77777777" w:rsidR="00691705" w:rsidRDefault="00691705" w:rsidP="00691705">
      <w:pPr>
        <w:tabs>
          <w:tab w:val="left" w:pos="1134"/>
        </w:tabs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3925E7">
        <w:rPr>
          <w:rFonts w:ascii="TH SarabunPSK" w:hAnsi="TH SarabunPSK" w:cs="TH SarabunPSK"/>
          <w:sz w:val="32"/>
          <w:szCs w:val="32"/>
        </w:rPr>
        <w:t>………………………………………..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3925E7">
        <w:rPr>
          <w:rFonts w:ascii="TH SarabunPSK" w:hAnsi="TH SarabunPSK" w:cs="TH SarabunPSK"/>
          <w:sz w:val="32"/>
          <w:szCs w:val="32"/>
        </w:rPr>
        <w:t>……………………………………….</w:t>
      </w:r>
    </w:p>
    <w:p w14:paraId="3181D7BB" w14:textId="77777777" w:rsidR="00612494" w:rsidRDefault="00691705" w:rsidP="00691705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>(</w:t>
      </w:r>
      <w:r>
        <w:rPr>
          <w:rFonts w:ascii="TH SarabunPSK" w:hAnsi="TH SarabunPSK" w:cs="TH SarabunPSK" w:hint="cs"/>
          <w:sz w:val="32"/>
          <w:szCs w:val="32"/>
          <w:cs/>
        </w:rPr>
        <w:t>นายสุวิทย์ ประชุม</w:t>
      </w:r>
      <w:r w:rsidRPr="003925E7">
        <w:rPr>
          <w:rFonts w:ascii="TH SarabunPSK" w:hAnsi="TH SarabunPSK" w:cs="TH SarabunPSK"/>
          <w:sz w:val="32"/>
          <w:szCs w:val="32"/>
        </w:rPr>
        <w:t>)</w:t>
      </w:r>
      <w:r>
        <w:rPr>
          <w:rFonts w:ascii="TH SarabunPSK" w:hAnsi="TH SarabunPSK" w:cs="TH SarabunPSK"/>
          <w:sz w:val="32"/>
          <w:szCs w:val="32"/>
        </w:rPr>
        <w:t xml:space="preserve">                                                </w:t>
      </w:r>
      <w:r w:rsidRPr="003925E7">
        <w:rPr>
          <w:rFonts w:ascii="TH SarabunPSK" w:hAnsi="TH SarabunPSK" w:cs="TH SarabunPSK"/>
          <w:sz w:val="32"/>
          <w:szCs w:val="32"/>
        </w:rPr>
        <w:t>(</w:t>
      </w:r>
      <w:r>
        <w:rPr>
          <w:rFonts w:ascii="TH SarabunPSK" w:hAnsi="TH SarabunPSK" w:cs="TH SarabunPSK" w:hint="cs"/>
          <w:sz w:val="32"/>
          <w:szCs w:val="32"/>
          <w:cs/>
        </w:rPr>
        <w:t>นายพงศ์พัฒน์ ขัตพันธุ์</w:t>
      </w:r>
      <w:r w:rsidRPr="003925E7">
        <w:rPr>
          <w:rFonts w:ascii="TH SarabunPSK" w:hAnsi="TH SarabunPSK" w:cs="TH SarabunPSK"/>
          <w:sz w:val="32"/>
          <w:szCs w:val="32"/>
        </w:rPr>
        <w:t>)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</w:p>
    <w:p w14:paraId="292299E9" w14:textId="585F7B83" w:rsidR="00691705" w:rsidRDefault="00612494" w:rsidP="00691705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="00691705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691705">
        <w:rPr>
          <w:rFonts w:ascii="TH SarabunPSK" w:hAnsi="TH SarabunPSK" w:cs="TH SarabunPSK"/>
          <w:sz w:val="32"/>
          <w:szCs w:val="32"/>
        </w:rPr>
        <w:t xml:space="preserve"> </w:t>
      </w:r>
      <w:r w:rsidR="00691705">
        <w:rPr>
          <w:rFonts w:ascii="TH SarabunPSK" w:hAnsi="TH SarabunPSK" w:cs="TH SarabunPSK" w:hint="cs"/>
          <w:sz w:val="32"/>
          <w:szCs w:val="32"/>
          <w:cs/>
        </w:rPr>
        <w:t>หัวหน้ากลุ่มพัฒนาสุขภาพสัตว์</w:t>
      </w:r>
      <w:r w:rsidR="00691705">
        <w:rPr>
          <w:rFonts w:ascii="TH SarabunPSK" w:hAnsi="TH SarabunPSK" w:cs="TH SarabunPSK"/>
          <w:sz w:val="32"/>
          <w:szCs w:val="32"/>
        </w:rPr>
        <w:t xml:space="preserve">                          </w:t>
      </w:r>
      <w:r w:rsidR="00691705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691705">
        <w:rPr>
          <w:rFonts w:ascii="TH SarabunPSK" w:hAnsi="TH SarabunPSK" w:cs="TH SarabunPSK"/>
          <w:sz w:val="32"/>
          <w:szCs w:val="32"/>
        </w:rPr>
        <w:t xml:space="preserve"> </w:t>
      </w:r>
      <w:r w:rsidR="00691705">
        <w:rPr>
          <w:rFonts w:ascii="TH SarabunPSK" w:hAnsi="TH SarabunPSK" w:cs="TH SarabunPSK" w:hint="cs"/>
          <w:sz w:val="32"/>
          <w:szCs w:val="32"/>
          <w:cs/>
        </w:rPr>
        <w:t>ปศุสัตว์จังหวัดเชียงใหม่</w:t>
      </w:r>
    </w:p>
    <w:p w14:paraId="2F773B97" w14:textId="77777777" w:rsidR="00691705" w:rsidRPr="003925E7" w:rsidRDefault="00691705" w:rsidP="00691705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</w:t>
      </w:r>
      <w:r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  <w:t xml:space="preserve">     </w:t>
      </w:r>
      <w:r w:rsidRPr="003925E7">
        <w:rPr>
          <w:rFonts w:ascii="TH SarabunPSK" w:hAnsi="TH SarabunPSK" w:cs="TH SarabunPSK"/>
          <w:sz w:val="32"/>
          <w:szCs w:val="32"/>
        </w:rPr>
        <w:t xml:space="preserve">  …………/…………………../………..</w:t>
      </w:r>
    </w:p>
    <w:p w14:paraId="0C35CF53" w14:textId="77777777" w:rsidR="00691705" w:rsidRPr="003925E7" w:rsidRDefault="00691705" w:rsidP="00691705">
      <w:pPr>
        <w:rPr>
          <w:rFonts w:ascii="TH SarabunPSK" w:hAnsi="TH SarabunPSK" w:cs="TH SarabunPSK"/>
          <w:color w:val="E36C0A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(</w:t>
      </w:r>
      <w:r w:rsidRPr="003925E7">
        <w:rPr>
          <w:rFonts w:ascii="TH SarabunPSK" w:hAnsi="TH SarabunPSK" w:cs="TH SarabunPSK"/>
          <w:sz w:val="32"/>
          <w:szCs w:val="32"/>
          <w:cs/>
        </w:rPr>
        <w:t>ผู้บังคับบัญชาที่ควบคุมดูแลการดำเนินการ</w:t>
      </w:r>
      <w:r w:rsidRPr="003925E7">
        <w:rPr>
          <w:rFonts w:ascii="TH SarabunPSK" w:hAnsi="TH SarabunPSK" w:cs="TH SarabunPSK"/>
          <w:sz w:val="32"/>
          <w:szCs w:val="32"/>
        </w:rPr>
        <w:t>)</w:t>
      </w:r>
    </w:p>
    <w:p w14:paraId="59B40D51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หมายเหตุ   </w:t>
      </w:r>
    </w:p>
    <w:p w14:paraId="6B6FC34D" w14:textId="77777777" w:rsidR="009E05DF" w:rsidRPr="00160DA1" w:rsidRDefault="009E05DF" w:rsidP="009E05DF">
      <w:pPr>
        <w:spacing w:before="120"/>
        <w:ind w:left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1.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กรุณาให้ผู้ร่วมดำเนินการ และผู้บังคับบัญชา ลงลายมือชื่อรับรองให้ครบทุกคน </w:t>
      </w:r>
      <w:r w:rsidRPr="00160DA1">
        <w:rPr>
          <w:rFonts w:ascii="TH SarabunPSK" w:hAnsi="TH SarabunPSK" w:cs="TH SarabunPSK"/>
          <w:b/>
          <w:bCs/>
          <w:sz w:val="32"/>
          <w:szCs w:val="32"/>
          <w:u w:val="single"/>
          <w:cs/>
        </w:rPr>
        <w:t>ด้วยลายมือจริง</w:t>
      </w:r>
    </w:p>
    <w:p w14:paraId="00EB3CC9" w14:textId="77777777" w:rsidR="00BF64AE" w:rsidRDefault="009E05DF" w:rsidP="00BF64AE">
      <w:pPr>
        <w:ind w:firstLine="720"/>
        <w:rPr>
          <w:rFonts w:ascii="TH SarabunPSK" w:hAnsi="TH SarabunPSK" w:cs="TH SarabunPSK"/>
          <w:sz w:val="32"/>
          <w:szCs w:val="32"/>
          <w:cs/>
        </w:rPr>
        <w:sectPr w:rsidR="00BF64AE" w:rsidSect="00E12076">
          <w:pgSz w:w="11906" w:h="16838" w:code="9"/>
          <w:pgMar w:top="567" w:right="1134" w:bottom="567" w:left="1701" w:header="720" w:footer="720" w:gutter="0"/>
          <w:pgNumType w:start="1"/>
          <w:cols w:space="720"/>
          <w:docGrid w:linePitch="381"/>
        </w:sectPr>
      </w:pPr>
      <w:r w:rsidRPr="00160DA1">
        <w:rPr>
          <w:rFonts w:ascii="TH SarabunPSK" w:hAnsi="TH SarabunPSK" w:cs="TH SarabunPSK"/>
          <w:sz w:val="32"/>
          <w:szCs w:val="32"/>
          <w:cs/>
        </w:rPr>
        <w:t>2. หากผลงานมีลักษณะเฉพาะ เช่นแผ่นพับ หนังสือ แถบบันทึกเสียง ฯลฯ ผู้เสนอผลงาน อาจส่งผลงานจริงประกอบการพิจารณาของคณะกรรมการก็ได้</w:t>
      </w:r>
    </w:p>
    <w:p w14:paraId="69DDF603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b/>
          <w:bCs/>
        </w:rPr>
      </w:pPr>
    </w:p>
    <w:p w14:paraId="0333AE9B" w14:textId="77777777" w:rsidR="009E05DF" w:rsidRPr="00160DA1" w:rsidRDefault="009E05DF" w:rsidP="009E05DF">
      <w:pPr>
        <w:pStyle w:val="Heading5"/>
        <w:jc w:val="right"/>
        <w:rPr>
          <w:rFonts w:ascii="TH SarabunPSK" w:hAnsi="TH SarabunPSK" w:cs="TH SarabunPSK"/>
          <w:b/>
          <w:bCs/>
        </w:rPr>
      </w:pPr>
      <w:r w:rsidRPr="00160DA1">
        <w:rPr>
          <w:rFonts w:ascii="TH SarabunPSK" w:hAnsi="TH SarabunPSK" w:cs="TH SarabunPSK"/>
          <w:b/>
          <w:bCs/>
          <w:cs/>
        </w:rPr>
        <w:t xml:space="preserve">เอกสารหมายเลข </w:t>
      </w:r>
      <w:r w:rsidRPr="00160DA1">
        <w:rPr>
          <w:rFonts w:ascii="TH SarabunPSK" w:hAnsi="TH SarabunPSK" w:cs="TH SarabunPSK"/>
          <w:b/>
          <w:bCs/>
        </w:rPr>
        <w:t>3</w:t>
      </w:r>
    </w:p>
    <w:p w14:paraId="70BE17CB" w14:textId="77777777" w:rsidR="009E05DF" w:rsidRPr="00160DA1" w:rsidRDefault="009E05DF" w:rsidP="009E05DF">
      <w:pPr>
        <w:pStyle w:val="Heading1"/>
        <w:spacing w:after="120"/>
        <w:jc w:val="center"/>
        <w:rPr>
          <w:rFonts w:ascii="TH SarabunPSK" w:hAnsi="TH SarabunPSK" w:cs="TH SarabunPSK"/>
          <w:sz w:val="36"/>
          <w:szCs w:val="36"/>
          <w:u w:val="single"/>
        </w:rPr>
      </w:pPr>
      <w:r w:rsidRPr="00160DA1">
        <w:rPr>
          <w:rFonts w:ascii="TH SarabunPSK" w:hAnsi="TH SarabunPSK" w:cs="TH SarabunPSK"/>
          <w:sz w:val="36"/>
          <w:szCs w:val="36"/>
          <w:u w:val="single"/>
          <w:cs/>
        </w:rPr>
        <w:t>ผลงานที่จะขอรับการประเมินเพื่อขอรับเงินประจำตำแหน่ง</w:t>
      </w:r>
    </w:p>
    <w:p w14:paraId="47A3BC63" w14:textId="77777777" w:rsidR="009E05DF" w:rsidRPr="00160DA1" w:rsidRDefault="009E05DF" w:rsidP="009E05DF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 xml:space="preserve">เรื่องที่ </w:t>
      </w:r>
      <w:r>
        <w:rPr>
          <w:rFonts w:ascii="TH SarabunPSK" w:hAnsi="TH SarabunPSK" w:cs="TH SarabunPSK"/>
          <w:b/>
          <w:bCs/>
          <w:sz w:val="32"/>
          <w:szCs w:val="32"/>
        </w:rPr>
        <w:t>3</w:t>
      </w:r>
    </w:p>
    <w:p w14:paraId="6F7EF31C" w14:textId="77777777" w:rsidR="009E05DF" w:rsidRPr="00160DA1" w:rsidRDefault="009E05DF" w:rsidP="009E05DF">
      <w:pPr>
        <w:numPr>
          <w:ilvl w:val="0"/>
          <w:numId w:val="3"/>
        </w:numPr>
        <w:spacing w:before="120"/>
        <w:ind w:left="426"/>
        <w:jc w:val="thaiDistribute"/>
        <w:rPr>
          <w:rFonts w:ascii="TH SarabunPSK" w:hAnsi="TH SarabunPSK" w:cs="TH SarabunPSK"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ชื่อผลงาน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ปัจจัยเสี่ยงของการเกิดโรคพิษสุนัขบ้าในสัตว์ ในจังหวัดเชียงราย</w:t>
      </w:r>
    </w:p>
    <w:p w14:paraId="74416E82" w14:textId="77777777" w:rsidR="009E05DF" w:rsidRPr="00160DA1" w:rsidRDefault="009E05DF" w:rsidP="009E05DF">
      <w:pPr>
        <w:spacing w:before="120"/>
        <w:ind w:left="426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ปีที่ดำเนินการ</w:t>
      </w:r>
      <w:r w:rsidRPr="00160DA1">
        <w:rPr>
          <w:rFonts w:ascii="TH SarabunPSK" w:hAnsi="TH SarabunPSK" w:cs="TH SarabunPSK"/>
          <w:sz w:val="32"/>
          <w:szCs w:val="32"/>
        </w:rPr>
        <w:t xml:space="preserve"> 2563</w:t>
      </w:r>
    </w:p>
    <w:p w14:paraId="0D395C4D" w14:textId="77777777" w:rsidR="009E05DF" w:rsidRPr="00EB1FB6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2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ความสำคัญและที่มาของปัญหาที่ทำการศึกษา</w:t>
      </w:r>
    </w:p>
    <w:p w14:paraId="6C96BF2D" w14:textId="5AD26DAA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ab/>
        <w:t>โรคพิษสุนัขบ้าเป็นโรคติดต่อที่สำคัญในสัตว์เลี้ยงลูกด้วยนม และเป็นโรคติดต่อระหว่างคนและสัตว์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ที่มีความรุนแรง ประเทศไทยกำหนดเป้าหมายในการกำจัดโรคพิษสุนัขบ้าในคนและสัตว์ภายใน พ.ศ. 2563 ระยะเวลาสิบปีที่ผ่านมาอุบัติการณ์เกิดโรคพิษสุนัขบ้าในคนและสัตว์ในประเทศไทยลดลงเป็นลำดับ โดยก่อนหน้านั้นจังหวัดเชียงรายไม่พบตัวอย่างสัตว์ที่ให้ผลบวกต่อโรคพิษสุนัขบ้านานหลายปี แต่พ.ศ.2556 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จังหวัดเชียงรายพบการเกิดโรคพิษสุนัขบ้าสูงขึ้น และพบการเกิดโรคพิษสุนัขบ้าในสัตว์ในเรื่อยมาแทบทุกปีจนถึง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พ.ศ. 2563 จากข้อมูลการส่งตัวอย่างสัตว์เพื่อตรวจหาโรคพิษสุนัขบ้าตั้งแต่ พ.ศ. 2556 ถึง พ.ศ. 2563 </w:t>
      </w:r>
      <w:r w:rsidR="00E3412E">
        <w:rPr>
          <w:rFonts w:ascii="TH SarabunPSK" w:hAnsi="TH SarabunPSK" w:cs="TH SarabunPSK"/>
          <w:sz w:val="32"/>
          <w:szCs w:val="32"/>
          <w:cs/>
        </w:rPr>
        <w:br/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มีตัวอย่างสัตว์ที่ส่งตรวจแล้วให้ผลบวกต่อโรคพิษสุนัขบ้าทั้งหมด 73 ตัวอย่าง เป็นตัวอย่างสุนัข 72 ตัวอย่าง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และตัวอย่างสุกร 1 ตัวอย่าง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พบในพื้นที่ 6 อำเภอ ได้แก่ อำเภอแม่สาย อำเภอเชียงของ อำเภอแม่ฟ้าหลวง อำเภอเวียงแก่น อำเภอเทิง และอำเภอแม่จัน ส่วนใหญ่เป็นอำเภอที่มีอาณาเขตติดต่อกับประเทศเพื่อนบ้าน และบางอำเภอมีการเกิดโรคซ้ำในพื้นที่ตำบลเดิมซึ่งเป็นพื้นที่ชายแดน มีอาณาเขตติดต่อกับประเทศเพื่อนบ้านได้แก่ ประเทศสาธารณรัฐประชาธิปไตยประชาชนลาว และสาธารณรัฐแห่งสหภาพเมียนมา 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ดังนั้นจึงมีความจำเป็นที่ต้องทำการศึกษาการเกิดโรคพิษสุนัขบ้าในสัตว์ในพื้นที่จังหวัดเชียงราย 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เพื่อทราบถึงสถานการณ์ ปัจจัยที่เกี่ยวข้องกับการเกิดโรค และให้ข้อแนะนำการป้องกันโรค และกำจัด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โรคพิษสุนัขบ้าในสัตว์ ในจังหวัดเชียงราย</w:t>
      </w:r>
    </w:p>
    <w:p w14:paraId="6E310CF1" w14:textId="77777777" w:rsidR="009E05DF" w:rsidRPr="00EB1FB6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3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วัตถุประสงค์ในการศึกษา</w:t>
      </w:r>
    </w:p>
    <w:p w14:paraId="6ACA7375" w14:textId="77777777" w:rsidR="009E05DF" w:rsidRPr="00160DA1" w:rsidRDefault="009E05DF" w:rsidP="009E05DF">
      <w:pPr>
        <w:pStyle w:val="ListParagraph"/>
        <w:numPr>
          <w:ilvl w:val="0"/>
          <w:numId w:val="12"/>
        </w:numPr>
        <w:spacing w:after="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เพื่อหารูปแบบการเกิดโรค และการกระจายของโรคพิษสุนัขบ้าในสัตว์จังหวัดเชียงราย</w:t>
      </w:r>
    </w:p>
    <w:p w14:paraId="73BC3DB8" w14:textId="77777777" w:rsidR="009E05DF" w:rsidRPr="00160DA1" w:rsidRDefault="009E05DF" w:rsidP="009E05DF">
      <w:pPr>
        <w:pStyle w:val="ListParagraph"/>
        <w:numPr>
          <w:ilvl w:val="0"/>
          <w:numId w:val="12"/>
        </w:numPr>
        <w:spacing w:after="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เพื่อศึกษาปัจจัยเสี่ยงเชิงพื้นที่ที่มีผลต่อการเกิดโรคพิษสุนัขบ้าในจังหวัดเชียงราย</w:t>
      </w:r>
    </w:p>
    <w:p w14:paraId="1798C38B" w14:textId="77777777" w:rsidR="009E05DF" w:rsidRPr="00EB1FB6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4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ความรู้ทางวิชาการ หรือแนวคิดหรือหลักทฤษฎีที่ใช้ในการดำเนินการ</w:t>
      </w:r>
    </w:p>
    <w:p w14:paraId="5A925D2C" w14:textId="47B2CF93" w:rsidR="009E05DF" w:rsidRPr="00160DA1" w:rsidRDefault="009E05DF" w:rsidP="009E05DF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โรคพิษสุนัขบ้า เป็นโรคที่มีความรุนแรง ไม่สามารถรักษาให้หายได้ ติดต่อในสัตว์เลี้ยงลูกด้วยนม</w:t>
      </w:r>
      <w:r w:rsidR="00F87679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ทุกชนิดรวมถึงคนด้วย จัดอยู่ในกลุ่มโรคติดต่อระหว่างสัตว์และคน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</w:t>
      </w:r>
      <w:r w:rsidRPr="00160DA1">
        <w:rPr>
          <w:rFonts w:ascii="TH SarabunPSK" w:hAnsi="TH SarabunPSK" w:cs="TH SarabunPSK"/>
          <w:sz w:val="32"/>
          <w:szCs w:val="32"/>
        </w:rPr>
        <w:t xml:space="preserve">Zoonoses) </w:t>
      </w:r>
      <w:r w:rsidRPr="00160DA1">
        <w:rPr>
          <w:rFonts w:ascii="TH SarabunPSK" w:hAnsi="TH SarabunPSK" w:cs="TH SarabunPSK"/>
          <w:sz w:val="32"/>
          <w:szCs w:val="32"/>
          <w:cs/>
        </w:rPr>
        <w:t>ประเทศไทยพบมีการเกิดโรคในสัตว์ทุกปี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และยังมีคนที่เสียชีวิตโดยโรคพิษสุนัขบ้า </w:t>
      </w:r>
      <w:r w:rsidRPr="00160DA1">
        <w:rPr>
          <w:rFonts w:ascii="TH SarabunPSK" w:hAnsi="TH SarabunPSK" w:cs="TH SarabunPSK"/>
          <w:color w:val="010000"/>
          <w:sz w:val="32"/>
          <w:szCs w:val="32"/>
          <w:shd w:val="clear" w:color="auto" w:fill="FFFFFF"/>
          <w:cs/>
        </w:rPr>
        <w:t xml:space="preserve">สำนักควบคุม ป้องกันและบำบัดโรคสัตว์ </w:t>
      </w:r>
      <w:r w:rsidRPr="00160DA1">
        <w:rPr>
          <w:rFonts w:ascii="TH SarabunPSK" w:hAnsi="TH SarabunPSK" w:cs="TH SarabunPSK"/>
          <w:sz w:val="32"/>
          <w:szCs w:val="32"/>
          <w:cs/>
        </w:rPr>
        <w:t>กรมปศุสัตว์ได้พัฒนาระบบสารสนเทศเพื่อการเฝ้าระวังโรคพิษสุนัขบ้า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</w:t>
      </w:r>
      <w:r w:rsidRPr="00160DA1">
        <w:rPr>
          <w:rFonts w:ascii="TH SarabunPSK" w:hAnsi="TH SarabunPSK" w:cs="TH SarabunPSK"/>
          <w:sz w:val="32"/>
          <w:szCs w:val="32"/>
        </w:rPr>
        <w:t>Thairabies.net</w:t>
      </w:r>
      <w:r w:rsidRPr="00160DA1">
        <w:rPr>
          <w:rFonts w:ascii="TH SarabunPSK" w:hAnsi="TH SarabunPSK" w:cs="TH SarabunPSK"/>
          <w:sz w:val="32"/>
          <w:szCs w:val="32"/>
          <w:cs/>
        </w:rPr>
        <w:t>) ใช้เป็นฐานข้อมูลที่เก็บข้อมูล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การขึ้นทะเบียนสุนัขและแมว ข้อมูลการส่งตัวอย่างสัตว์เพื่อตรวจหาเชื้อโรคพิษสุนัขบ้าทั้งเชิงรับ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เป็นการส่งตัวอย่างสัตว์ที่สงสัยหรือมีอาการตามนิยามของโรคพิษสุนัขบ้าในสัตว์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การส่งตัวอย่างเพื่อการชันสูตร) และเชิงรุกโดยการสุ่มเก็บตัวอย่างตำบลละ 1 ตัวอย่าง เพื่อใช้เป็นข้อมูลยืนยันสถานภาพในแต่ละพื้นที่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การส่งตัวอย่างเพื่อรับรองพื้นที่ปลอดโรคพิษสุนัขบ้า) พร้อมระบุรายละเอียดการสอบสวนโรคเมื่อตัวอย่างที่ส่งตรวจให้ผลบวกต่อโรคพิษสุนัขบ้า เพื่อใช้ในการเฝ้าระวังและควบคุมการแพร่ระบาดของโรคพิษสุนัขบ้าในสัตว์ในประเทศไทย ข้อมูลจากระบบสารสนเทศเพื่อการเฝ้าระวังโรคพิษสุ</w:t>
      </w:r>
      <w:r w:rsidR="00E3412E">
        <w:rPr>
          <w:rFonts w:ascii="TH SarabunPSK" w:hAnsi="TH SarabunPSK" w:cs="TH SarabunPSK"/>
          <w:sz w:val="32"/>
          <w:szCs w:val="32"/>
          <w:cs/>
        </w:rPr>
        <w:t>นัขบ้า ตั้งแต่ พ.ศ. 2556 – 2563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ดยจังหวัดเชียงรายมีตัวอย่างสัตว์ที่ส่งตรวจแล้วให้ผลบวกต่อโรคพิษสุนัขบ้าทั้งหมด 73 ตัวอย่าง 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ส่วนใหญ่พบเป็นอำเภอที่มีอาณาเขตติดต่อกับประเทศเพื่อนบ้าน ได้แก่ อำเภอแม่สาย อำเภอเชียงของ</w:t>
      </w:r>
      <w:r w:rsidR="00E3412E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lastRenderedPageBreak/>
        <w:t xml:space="preserve"> อำเภอแม่ฟ้าหลวง อำเภอเวียงแก่น อำเภอเทิง ยกเว้นอำเภอแม่จัน </w:t>
      </w:r>
      <w:r>
        <w:rPr>
          <w:rFonts w:ascii="TH SarabunPSK" w:hAnsi="TH SarabunPSK" w:cs="TH SarabunPSK" w:hint="cs"/>
          <w:sz w:val="32"/>
          <w:szCs w:val="32"/>
          <w:cs/>
        </w:rPr>
        <w:t>จากการศึกษาก่อนหน้าในพื้นที่</w:t>
      </w:r>
      <w:r w:rsidR="00E3412E">
        <w:rPr>
          <w:rFonts w:ascii="TH SarabunPSK" w:hAnsi="TH SarabunPSK" w:cs="TH SarabunPSK"/>
          <w:sz w:val="32"/>
          <w:szCs w:val="32"/>
          <w:cs/>
        </w:rPr>
        <w:br/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ังหวัดอุบลราชธานี </w:t>
      </w:r>
      <w:r w:rsidRPr="00160DA1">
        <w:rPr>
          <w:rFonts w:ascii="TH SarabunPSK" w:hAnsi="TH SarabunPSK" w:cs="TH SarabunPSK"/>
          <w:sz w:val="32"/>
          <w:szCs w:val="32"/>
          <w:cs/>
        </w:rPr>
        <w:t>พบว่าพื้นที่ติดชายแดน และพื้นที่ที่มีถนนเส้นหลักผ่านเป็นปัจจัยเสี่ยงในด้านพื้นที่มีโอกาสตรวจพบไวรัสโรค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พิษสุนัขบ้าอย่างมีนัยสำคัญ จังหวัดเชียงรายแบ่งเขตการปกครองออกเป็น</w:t>
      </w:r>
      <w:r w:rsidRPr="00160DA1">
        <w:rPr>
          <w:rFonts w:ascii="TH SarabunPSK" w:hAnsi="TH SarabunPSK" w:cs="TH SarabunPSK"/>
          <w:sz w:val="32"/>
          <w:szCs w:val="32"/>
        </w:rPr>
        <w:t xml:space="preserve"> 18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อำเภอ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  <w:r w:rsidR="00E3412E">
        <w:rPr>
          <w:rFonts w:ascii="TH SarabunPSK" w:hAnsi="TH SarabunPSK" w:cs="TH SarabunPSK" w:hint="cs"/>
          <w:b/>
          <w:bCs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</w:rPr>
        <w:t xml:space="preserve">124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ตำบล </w:t>
      </w:r>
      <w:r w:rsidRPr="00160DA1">
        <w:rPr>
          <w:rFonts w:ascii="TH SarabunPSK" w:hAnsi="TH SarabunPSK" w:cs="TH SarabunPSK"/>
          <w:sz w:val="32"/>
          <w:szCs w:val="32"/>
          <w:shd w:val="clear" w:color="auto" w:fill="FDFDFC"/>
          <w:cs/>
        </w:rPr>
        <w:t xml:space="preserve">มีประชากรหลายเชื้อชาติ ทั้งชาวไทยพื้นราบ ชาวไทยภูเขา ผู้พลัดถิ่นสัญชาติพม่า ชาวลาวอพยพ และชาวจีนฮ่อ </w:t>
      </w:r>
      <w:r>
        <w:rPr>
          <w:rFonts w:ascii="TH SarabunPSK" w:hAnsi="TH SarabunPSK" w:cs="TH SarabunPSK" w:hint="cs"/>
          <w:sz w:val="32"/>
          <w:szCs w:val="32"/>
          <w:shd w:val="clear" w:color="auto" w:fill="FDFDFC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shd w:val="clear" w:color="auto" w:fill="FDFDFC"/>
          <w:cs/>
        </w:rPr>
        <w:t>ภูมิประเทศเป็นเทือกเขาสูง มีพื้นที่ราบสูงเป็นหย่อม ๆ ในระหว่างหุบเขา และตามลุ่มน้ำสำคัญ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พื้นที่ชายแดนติดต่อกับสาธารณรัฐแห่งสหภาพเมียนมาระยะทาง</w:t>
      </w:r>
      <w:r w:rsidRPr="00160DA1">
        <w:rPr>
          <w:rFonts w:ascii="TH SarabunPSK" w:hAnsi="TH SarabunPSK" w:cs="TH SarabunPSK"/>
          <w:sz w:val="32"/>
          <w:szCs w:val="32"/>
        </w:rPr>
        <w:t xml:space="preserve"> 130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กิโลเมตร ชายแดนติดกับสาธารณรัฐประชาธิปไตยประชาชนลาว (สปป.ลาว) </w:t>
      </w:r>
      <w:r w:rsidRPr="00160DA1">
        <w:rPr>
          <w:rFonts w:ascii="TH SarabunPSK" w:hAnsi="TH SarabunPSK" w:cs="TH SarabunPSK"/>
          <w:color w:val="000000"/>
          <w:sz w:val="32"/>
          <w:szCs w:val="32"/>
          <w:shd w:val="clear" w:color="auto" w:fill="FFFFFF"/>
          <w:cs/>
        </w:rPr>
        <w:t xml:space="preserve">ระยะทาง </w:t>
      </w:r>
      <w:r w:rsidRPr="00160DA1">
        <w:rPr>
          <w:rFonts w:ascii="TH SarabunPSK" w:hAnsi="TH SarabunPSK" w:cs="TH SarabunPSK"/>
          <w:color w:val="000000"/>
          <w:sz w:val="32"/>
          <w:szCs w:val="32"/>
          <w:shd w:val="clear" w:color="auto" w:fill="FFFFFF"/>
        </w:rPr>
        <w:t xml:space="preserve">184 </w:t>
      </w:r>
      <w:r w:rsidRPr="00160DA1">
        <w:rPr>
          <w:rFonts w:ascii="TH SarabunPSK" w:hAnsi="TH SarabunPSK" w:cs="TH SarabunPSK"/>
          <w:color w:val="000000"/>
          <w:sz w:val="32"/>
          <w:szCs w:val="32"/>
          <w:shd w:val="clear" w:color="auto" w:fill="FFFFFF"/>
          <w:cs/>
        </w:rPr>
        <w:t xml:space="preserve">กิโลเมตร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14:paraId="3C0D4B3C" w14:textId="77777777" w:rsidR="009E05DF" w:rsidRPr="00EB1FB6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5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วิธีการหรือขั้นตอนการศึกษา</w:t>
      </w:r>
    </w:p>
    <w:p w14:paraId="650C0600" w14:textId="77777777" w:rsidR="009E05DF" w:rsidRPr="00160DA1" w:rsidRDefault="009E05DF" w:rsidP="009E05DF">
      <w:pPr>
        <w:pStyle w:val="ListParagraph"/>
        <w:spacing w:after="0"/>
        <w:ind w:left="0"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160DA1">
        <w:rPr>
          <w:rFonts w:ascii="TH SarabunPSK" w:hAnsi="TH SarabunPSK" w:cs="TH SarabunPSK"/>
          <w:sz w:val="32"/>
          <w:szCs w:val="32"/>
          <w:u w:val="single"/>
          <w:cs/>
        </w:rPr>
        <w:t>กำหนดนิยาม (</w:t>
      </w:r>
      <w:r w:rsidRPr="00160DA1">
        <w:rPr>
          <w:rFonts w:ascii="TH SarabunPSK" w:hAnsi="TH SarabunPSK" w:cs="TH SarabunPSK"/>
          <w:sz w:val="32"/>
          <w:szCs w:val="32"/>
          <w:u w:val="single"/>
        </w:rPr>
        <w:t>Operational definitions)</w:t>
      </w:r>
    </w:p>
    <w:p w14:paraId="194F199A" w14:textId="34159FF0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ab/>
        <w:t>ตัวอย่าง หมายถึง ตัวอย่างสัตว์ที่ส่งตรวจโรคพิษสุนัขบ้าทางห้องปฏิบัติการ ตั้งแต่ พ.ศ.2556-2563</w:t>
      </w:r>
      <w:r w:rsidR="00037D7B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ในพื้นที่จังหวัดเชียงราย จากฐานข้อมูลสารสนเทศเพื่อการเฝ้าระวังโรคพิษสุนัขบ้า (</w:t>
      </w:r>
      <w:r w:rsidRPr="00160DA1">
        <w:rPr>
          <w:rFonts w:ascii="TH SarabunPSK" w:hAnsi="TH SarabunPSK" w:cs="TH SarabunPSK"/>
          <w:sz w:val="32"/>
          <w:szCs w:val="32"/>
        </w:rPr>
        <w:t>Thairabies.net</w:t>
      </w:r>
      <w:r w:rsidRPr="00160DA1">
        <w:rPr>
          <w:rFonts w:ascii="TH SarabunPSK" w:hAnsi="TH SarabunPSK" w:cs="TH SarabunPSK"/>
          <w:sz w:val="32"/>
          <w:szCs w:val="32"/>
          <w:cs/>
        </w:rPr>
        <w:t>)</w:t>
      </w:r>
    </w:p>
    <w:p w14:paraId="0A95D621" w14:textId="3CA58770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ab/>
        <w:t>พื้นที่พบโรค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</w:t>
      </w:r>
      <w:r w:rsidRPr="00160DA1">
        <w:rPr>
          <w:rFonts w:ascii="TH SarabunPSK" w:hAnsi="TH SarabunPSK" w:cs="TH SarabunPSK"/>
          <w:sz w:val="32"/>
          <w:szCs w:val="32"/>
        </w:rPr>
        <w:t xml:space="preserve">Case) </w:t>
      </w:r>
      <w:r w:rsidRPr="00160DA1">
        <w:rPr>
          <w:rFonts w:ascii="TH SarabunPSK" w:hAnsi="TH SarabunPSK" w:cs="TH SarabunPSK"/>
          <w:sz w:val="32"/>
          <w:szCs w:val="32"/>
          <w:cs/>
        </w:rPr>
        <w:t>คือ พื้นที่ระดับตำบล ในพื้นที่ศึกษาที่มีการตรวจพบโรคพิษสุนัขบ้า</w:t>
      </w:r>
      <w:r w:rsidR="00037D7B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ในช่วงระยะเวลาที่ทำการศึกษาอย่างน้อย 1 ครั้ง</w:t>
      </w:r>
    </w:p>
    <w:p w14:paraId="314477C5" w14:textId="3549B7F1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ab/>
        <w:t>พื้นที่ไม่พบโรค</w:t>
      </w:r>
      <w:r w:rsidRPr="00160DA1">
        <w:rPr>
          <w:rFonts w:ascii="TH SarabunPSK" w:hAnsi="TH SarabunPSK" w:cs="TH SarabunPSK"/>
          <w:sz w:val="32"/>
          <w:szCs w:val="32"/>
        </w:rPr>
        <w:t xml:space="preserve"> (Non-case) </w:t>
      </w:r>
      <w:r w:rsidRPr="00160DA1">
        <w:rPr>
          <w:rFonts w:ascii="TH SarabunPSK" w:hAnsi="TH SarabunPSK" w:cs="TH SarabunPSK"/>
          <w:sz w:val="32"/>
          <w:szCs w:val="32"/>
          <w:cs/>
        </w:rPr>
        <w:t>คือ พื้นที่ระดับตำบล ในพื้นที่ที่ศึกษาที่ตรวจไม่พบโรคพิษสุนัขบ้า</w:t>
      </w:r>
      <w:r w:rsidR="00037D7B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ในช่วงระยะเวลาที่ทำการศึกษา</w:t>
      </w:r>
    </w:p>
    <w:p w14:paraId="2AB39ADB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u w:val="single"/>
          <w:cs/>
        </w:rPr>
        <w:t>ประชากรและกลุ่มประชากรที่ศึกษา</w:t>
      </w:r>
    </w:p>
    <w:p w14:paraId="474898AD" w14:textId="14E3A36D" w:rsidR="009E05DF" w:rsidRPr="00160DA1" w:rsidRDefault="009E05DF" w:rsidP="009E05DF">
      <w:pPr>
        <w:pStyle w:val="ListParagraph"/>
        <w:ind w:left="0"/>
        <w:jc w:val="thaiDistribute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ข้อมูลการส่งตัวอย่างที่ส่งตรวจโรคพิษสุนัขบ้าทางห้องปฏิบัติการเพื่อชันสูตรโรคและเพื่อการรับรองพื้นที่ปลอดโรคพิษสุนัขบ้าจากฐานข้อมูลระบบสารสนเทศเพื่อการเฝ้าระวังโรคพิษสุนัขบ้า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</w:t>
      </w:r>
      <w:r w:rsidRPr="00160DA1">
        <w:rPr>
          <w:rFonts w:ascii="TH SarabunPSK" w:hAnsi="TH SarabunPSK" w:cs="TH SarabunPSK"/>
          <w:sz w:val="32"/>
          <w:szCs w:val="32"/>
        </w:rPr>
        <w:t xml:space="preserve">Thairabies.net) </w:t>
      </w:r>
      <w:r w:rsidRPr="00160DA1">
        <w:rPr>
          <w:rFonts w:ascii="TH SarabunPSK" w:hAnsi="TH SarabunPSK" w:cs="TH SarabunPSK"/>
          <w:sz w:val="32"/>
          <w:szCs w:val="32"/>
          <w:cs/>
        </w:rPr>
        <w:t>ในพื้นที่จังหวัดเชียงราย พ.ศ. 2556-2563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โดยตัวอย่างที่กำลังรอผลตรวจจะไม่นำมาวิเคราะห์ข้อมูล</w:t>
      </w:r>
      <w:r w:rsidR="00037D7B">
        <w:rPr>
          <w:rFonts w:ascii="TH SarabunPSK" w:hAnsi="TH SarabunPSK" w:cs="TH SarabunPSK" w:hint="cs"/>
          <w:sz w:val="32"/>
          <w:szCs w:val="32"/>
          <w:cs/>
        </w:rPr>
        <w:br/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การศึกษาวิจัยเชิงพื้นที่ใช้หน่วยการศึกษาระดับตำบล</w:t>
      </w: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</w:p>
    <w:p w14:paraId="47160BE0" w14:textId="77777777" w:rsidR="009E05DF" w:rsidRPr="00160DA1" w:rsidRDefault="009E05DF" w:rsidP="009E05DF">
      <w:pPr>
        <w:ind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160DA1">
        <w:rPr>
          <w:rFonts w:ascii="TH SarabunPSK" w:hAnsi="TH SarabunPSK" w:cs="TH SarabunPSK"/>
          <w:sz w:val="32"/>
          <w:szCs w:val="32"/>
          <w:u w:val="single"/>
          <w:cs/>
        </w:rPr>
        <w:t>การเก็บข้อมูล(</w:t>
      </w:r>
      <w:r w:rsidRPr="00160DA1">
        <w:rPr>
          <w:rFonts w:ascii="TH SarabunPSK" w:hAnsi="TH SarabunPSK" w:cs="TH SarabunPSK"/>
          <w:sz w:val="32"/>
          <w:szCs w:val="32"/>
          <w:u w:val="single"/>
        </w:rPr>
        <w:t>Data collection)</w:t>
      </w:r>
    </w:p>
    <w:p w14:paraId="33D260D9" w14:textId="77777777" w:rsidR="009E05DF" w:rsidRPr="00160DA1" w:rsidRDefault="009E05DF" w:rsidP="009E05DF">
      <w:pPr>
        <w:pStyle w:val="ListParagraph"/>
        <w:numPr>
          <w:ilvl w:val="0"/>
          <w:numId w:val="15"/>
        </w:numPr>
        <w:spacing w:after="0"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ข้อมูลรายงานการส่งตัวอย่าง การสอบสวนโรคเบื้องต้น และจำนวนสุนัขและแมวที่ขึ้นทะเบียนจากระบบสารสนเทศเพื่อการเฝ้าระวังโรคพิษสุนัขบ้า (</w:t>
      </w:r>
      <w:r w:rsidRPr="00160DA1">
        <w:rPr>
          <w:rFonts w:ascii="TH SarabunPSK" w:hAnsi="TH SarabunPSK" w:cs="TH SarabunPSK"/>
          <w:sz w:val="32"/>
          <w:szCs w:val="32"/>
        </w:rPr>
        <w:t xml:space="preserve">Thairabies.net) </w:t>
      </w:r>
      <w:r w:rsidRPr="00160DA1">
        <w:rPr>
          <w:rFonts w:ascii="TH SarabunPSK" w:hAnsi="TH SarabunPSK" w:cs="TH SarabunPSK"/>
          <w:sz w:val="32"/>
          <w:szCs w:val="32"/>
          <w:cs/>
        </w:rPr>
        <w:t>ซึ่งเป็นข้อมูลทุติยภูมิ(</w:t>
      </w:r>
      <w:r w:rsidRPr="00160DA1">
        <w:rPr>
          <w:rFonts w:ascii="TH SarabunPSK" w:hAnsi="TH SarabunPSK" w:cs="TH SarabunPSK"/>
          <w:sz w:val="32"/>
          <w:szCs w:val="32"/>
        </w:rPr>
        <w:t>secondary data</w:t>
      </w:r>
      <w:r w:rsidRPr="00160DA1">
        <w:rPr>
          <w:rFonts w:ascii="TH SarabunPSK" w:hAnsi="TH SarabunPSK" w:cs="TH SarabunPSK"/>
          <w:sz w:val="32"/>
          <w:szCs w:val="32"/>
          <w:cs/>
        </w:rPr>
        <w:t>) และข้อมูลจากรายงานสอบสวนโรคเบื้องต้นในพื้นที่</w:t>
      </w:r>
    </w:p>
    <w:p w14:paraId="28DA41D2" w14:textId="77777777" w:rsidR="009E05DF" w:rsidRPr="00160DA1" w:rsidRDefault="009E05DF" w:rsidP="009E05DF">
      <w:pPr>
        <w:pStyle w:val="ListParagraph"/>
        <w:numPr>
          <w:ilvl w:val="0"/>
          <w:numId w:val="15"/>
        </w:numPr>
        <w:spacing w:after="0"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ความหนาแน่นของประชากรต่อพื้นที่ ใช้ค่าเฉลี่ยจำนวนประชากรในพื้นที่ตั้งแต่ พ.ศ. 2556-2562 จากรายงานสถิติจำนวนประชากรและบ้านประจำปี</w:t>
      </w:r>
      <w:r w:rsidRPr="00160DA1">
        <w:rPr>
          <w:rFonts w:ascii="TH SarabunPSK" w:hAnsi="TH SarabunPSK" w:cs="TH SarabunPSK"/>
          <w:sz w:val="32"/>
          <w:szCs w:val="32"/>
          <w:vertAlign w:val="superscript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(คน/ตารางกิโลเมตร)</w:t>
      </w:r>
    </w:p>
    <w:p w14:paraId="581BD8B9" w14:textId="003CC76F" w:rsidR="009E05DF" w:rsidRPr="00160DA1" w:rsidRDefault="009E05DF" w:rsidP="009E05DF">
      <w:pPr>
        <w:pStyle w:val="ListParagraph"/>
        <w:numPr>
          <w:ilvl w:val="0"/>
          <w:numId w:val="15"/>
        </w:numPr>
        <w:spacing w:after="0"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ตำบลที่อุดหนุนงบประมาณในการผ่าตัดทำหมันโครงการสัตว์ปลอดโรค คนปลอดภัย</w:t>
      </w:r>
      <w:r w:rsidR="00037D7B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จากโรคพิษสุนัขบ้าในพื้นที่จังหวัดเชียงราย พ.ศ. </w:t>
      </w:r>
      <w:r w:rsidRPr="00160DA1">
        <w:rPr>
          <w:rFonts w:ascii="TH SarabunPSK" w:hAnsi="TH SarabunPSK" w:cs="TH SarabunPSK"/>
          <w:sz w:val="32"/>
          <w:szCs w:val="32"/>
        </w:rPr>
        <w:t>2561-2562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จากสำนักงานปศุสัตว์</w:t>
      </w:r>
      <w:r w:rsidR="00037D7B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จังหวัดเชียงราย</w:t>
      </w:r>
    </w:p>
    <w:p w14:paraId="3F561D54" w14:textId="1021BEBF" w:rsidR="009E05DF" w:rsidRPr="00160DA1" w:rsidRDefault="009E05DF" w:rsidP="009E05DF">
      <w:pPr>
        <w:pStyle w:val="ListParagraph"/>
        <w:numPr>
          <w:ilvl w:val="0"/>
          <w:numId w:val="15"/>
        </w:numPr>
        <w:spacing w:after="0"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ความหนาแน่นของสุนัขและแมวในพื้นที่ จากข้อมูลการขึ้นทะเบียนสุนัขและแมว ปี 2562 </w:t>
      </w:r>
      <w:r w:rsidR="00F87679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จากระบบสารสนเทศเพื่อการเฝ้าระวังโรคพิษสุนัขบ้า (ตัว/ตารางกิโลเมตร)</w:t>
      </w:r>
    </w:p>
    <w:p w14:paraId="65AFFD79" w14:textId="77777777" w:rsidR="009E05DF" w:rsidRPr="00160DA1" w:rsidRDefault="009E05DF" w:rsidP="009E05DF">
      <w:pPr>
        <w:spacing w:before="240"/>
        <w:ind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160DA1">
        <w:rPr>
          <w:rFonts w:ascii="TH SarabunPSK" w:hAnsi="TH SarabunPSK" w:cs="TH SarabunPSK"/>
          <w:sz w:val="32"/>
          <w:szCs w:val="32"/>
          <w:u w:val="single"/>
          <w:cs/>
        </w:rPr>
        <w:t xml:space="preserve">การวิเคราะห์ข้อมูล </w:t>
      </w:r>
      <w:r w:rsidRPr="00160DA1">
        <w:rPr>
          <w:rFonts w:ascii="TH SarabunPSK" w:hAnsi="TH SarabunPSK" w:cs="TH SarabunPSK"/>
          <w:sz w:val="32"/>
          <w:szCs w:val="32"/>
          <w:u w:val="single"/>
        </w:rPr>
        <w:t>(Data analysis)</w:t>
      </w:r>
      <w:r w:rsidRPr="00160DA1">
        <w:rPr>
          <w:rFonts w:ascii="TH SarabunPSK" w:hAnsi="TH SarabunPSK" w:cs="TH SarabunPSK"/>
          <w:sz w:val="32"/>
          <w:szCs w:val="32"/>
          <w:u w:val="single"/>
          <w:cs/>
        </w:rPr>
        <w:t xml:space="preserve"> </w:t>
      </w:r>
    </w:p>
    <w:p w14:paraId="2B9C029E" w14:textId="6F841066" w:rsidR="009E05DF" w:rsidRPr="00160DA1" w:rsidRDefault="009E05DF" w:rsidP="009E05DF">
      <w:pPr>
        <w:pStyle w:val="ListParagraph"/>
        <w:numPr>
          <w:ilvl w:val="0"/>
          <w:numId w:val="13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ศึกษาการเกิดโรคในจังหวัดเชียงรายระบาดวิทยาเ</w:t>
      </w:r>
      <w:r w:rsidR="00F87679">
        <w:rPr>
          <w:rFonts w:ascii="TH SarabunPSK" w:hAnsi="TH SarabunPSK" w:cs="TH SarabunPSK"/>
          <w:sz w:val="32"/>
          <w:szCs w:val="32"/>
          <w:cs/>
        </w:rPr>
        <w:t>ชิงพรรณนา ตามลักษณะเวลา สถานที่</w:t>
      </w:r>
      <w:r w:rsidR="00F87679">
        <w:rPr>
          <w:rFonts w:ascii="TH SarabunPSK" w:hAnsi="TH SarabunPSK" w:cs="TH SarabunPSK" w:hint="cs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และสัตว์ แสดงเป็นความถี่ ร้อยละ และค่าเฉลี่ย ด้วยโปรแกรม </w:t>
      </w:r>
      <w:r w:rsidRPr="00160DA1">
        <w:rPr>
          <w:rFonts w:ascii="TH SarabunPSK" w:hAnsi="TH SarabunPSK" w:cs="TH SarabunPSK"/>
          <w:sz w:val="32"/>
          <w:szCs w:val="32"/>
        </w:rPr>
        <w:t xml:space="preserve">Microsoft Excel® </w:t>
      </w:r>
    </w:p>
    <w:p w14:paraId="1B1D4450" w14:textId="77777777" w:rsidR="009E05DF" w:rsidRPr="00160DA1" w:rsidRDefault="009E05DF" w:rsidP="009E05DF">
      <w:pPr>
        <w:pStyle w:val="ListParagraph"/>
        <w:numPr>
          <w:ilvl w:val="0"/>
          <w:numId w:val="13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การคำนวณค่า </w:t>
      </w:r>
      <w:r w:rsidRPr="00160DA1">
        <w:rPr>
          <w:rFonts w:ascii="TH SarabunPSK" w:hAnsi="TH SarabunPSK" w:cs="TH SarabunPSK"/>
          <w:sz w:val="32"/>
          <w:szCs w:val="32"/>
        </w:rPr>
        <w:t xml:space="preserve">prevalence 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ตัวอย่างที่ตรวจพบผลบวกต่อโรคพิษสุนัขบ้า</m:t>
            </m:r>
            <m:r>
              <w:rPr>
                <w:rFonts w:ascii="Cambria Math" w:hAnsi="Cambria Math" w:cs="TH SarabunPSK"/>
                <w:sz w:val="32"/>
                <w:szCs w:val="32"/>
              </w:rPr>
              <m:t>×100</m:t>
            </m:r>
          </m:num>
          <m:den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ตัวอย่างที่ส่งตรวจ</m:t>
            </m:r>
          </m:den>
        </m:f>
      </m:oMath>
    </w:p>
    <w:p w14:paraId="4CD26D87" w14:textId="77777777" w:rsidR="009E05DF" w:rsidRPr="00160DA1" w:rsidRDefault="009E05DF" w:rsidP="009E05DF">
      <w:pPr>
        <w:pStyle w:val="ListParagraph"/>
        <w:numPr>
          <w:ilvl w:val="0"/>
          <w:numId w:val="13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lastRenderedPageBreak/>
        <w:t xml:space="preserve">ศึกษารูปแบบการกระจายของโรคพิษสุนัขบ้า พิจารณาข้อมูลเชิงพื้นที่โดยใช้โปรแกรม </w:t>
      </w:r>
      <w:r w:rsidRPr="00160DA1">
        <w:rPr>
          <w:rFonts w:ascii="TH SarabunPSK" w:hAnsi="TH SarabunPSK" w:cs="TH SarabunPSK"/>
          <w:sz w:val="32"/>
          <w:szCs w:val="32"/>
        </w:rPr>
        <w:t>QGIS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ศึกษาในหน่วยระดับตำบล</w:t>
      </w:r>
    </w:p>
    <w:p w14:paraId="3FC0C449" w14:textId="77777777" w:rsidR="009E05DF" w:rsidRPr="00160DA1" w:rsidRDefault="009E05DF" w:rsidP="009E05DF">
      <w:pPr>
        <w:pStyle w:val="ListParagraph"/>
        <w:numPr>
          <w:ilvl w:val="0"/>
          <w:numId w:val="13"/>
        </w:numPr>
        <w:spacing w:after="0"/>
        <w:jc w:val="thaiDistribute"/>
        <w:rPr>
          <w:rFonts w:ascii="TH SarabunPSK" w:hAnsi="TH SarabunPSK" w:cs="TH SarabunPSK"/>
          <w:i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ศึกษาปัจจัยเสี่ยงโดยใช้สถิติเชิงวิเคราะห์ คำนวณค่า </w:t>
      </w:r>
      <w:r w:rsidRPr="00160DA1">
        <w:rPr>
          <w:rFonts w:ascii="TH SarabunPSK" w:hAnsi="TH SarabunPSK" w:cs="TH SarabunPSK"/>
          <w:sz w:val="32"/>
          <w:szCs w:val="32"/>
        </w:rPr>
        <w:t xml:space="preserve">prevalence ratio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และอนุมานด้วย </w:t>
      </w:r>
      <w:r w:rsidRPr="00160DA1">
        <w:rPr>
          <w:rFonts w:ascii="TH SarabunPSK" w:hAnsi="TH SarabunPSK" w:cs="TH SarabunPSK"/>
          <w:sz w:val="32"/>
          <w:szCs w:val="32"/>
        </w:rPr>
        <w:t xml:space="preserve">95% confidence interval </w:t>
      </w:r>
      <w:r w:rsidRPr="00160DA1">
        <w:rPr>
          <w:rFonts w:ascii="TH SarabunPSK" w:hAnsi="TH SarabunPSK" w:cs="TH SarabunPSK"/>
          <w:sz w:val="32"/>
          <w:szCs w:val="32"/>
          <w:cs/>
        </w:rPr>
        <w:t>เพื่อหาความสัมพันธ์ของปัจจัยต่าง ๆ ต่อการเกิดโรค ดังนี้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ด้วยวิธี </w:t>
      </w:r>
      <w:r w:rsidRPr="00160DA1">
        <w:rPr>
          <w:rFonts w:ascii="TH SarabunPSK" w:hAnsi="TH SarabunPSK" w:cs="TH SarabunPSK"/>
          <w:sz w:val="32"/>
          <w:szCs w:val="32"/>
        </w:rPr>
        <w:t xml:space="preserve">logistic regression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ดยใช้โปรแกรม </w:t>
      </w:r>
      <w:r w:rsidRPr="00160DA1">
        <w:rPr>
          <w:rFonts w:ascii="TH SarabunPSK" w:hAnsi="TH SarabunPSK" w:cs="TH SarabunPSK"/>
          <w:sz w:val="32"/>
          <w:szCs w:val="32"/>
        </w:rPr>
        <w:t xml:space="preserve">Epi Info version 7.2.4.0 </w:t>
      </w:r>
    </w:p>
    <w:p w14:paraId="6137021A" w14:textId="77777777" w:rsidR="009E05DF" w:rsidRPr="00160DA1" w:rsidRDefault="009E05DF" w:rsidP="009E05DF">
      <w:pPr>
        <w:pStyle w:val="ListParagraph"/>
        <w:numPr>
          <w:ilvl w:val="0"/>
          <w:numId w:val="14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พื้นที่ตำบลที่มีอาณาเขตติดต่อกับประเทศเพื่อนบ้าน</w:t>
      </w:r>
    </w:p>
    <w:p w14:paraId="16589AA1" w14:textId="77777777" w:rsidR="009E05DF" w:rsidRPr="00160DA1" w:rsidRDefault="009E05DF" w:rsidP="009E05DF">
      <w:pPr>
        <w:pStyle w:val="ListParagraph"/>
        <w:numPr>
          <w:ilvl w:val="0"/>
          <w:numId w:val="14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ระยะห่างจากตำบลถึงเขตชายแดน</w:t>
      </w:r>
    </w:p>
    <w:p w14:paraId="6030DDA4" w14:textId="77777777" w:rsidR="009E05DF" w:rsidRPr="00160DA1" w:rsidRDefault="009E05DF" w:rsidP="009E05DF">
      <w:pPr>
        <w:pStyle w:val="ListParagraph"/>
        <w:numPr>
          <w:ilvl w:val="0"/>
          <w:numId w:val="14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ผลการดำเนินการผ่าตัดทำหมันในพื้นที่</w:t>
      </w:r>
    </w:p>
    <w:p w14:paraId="4DB3BD89" w14:textId="77777777" w:rsidR="009E05DF" w:rsidRPr="00160DA1" w:rsidRDefault="009E05DF" w:rsidP="009E05DF">
      <w:pPr>
        <w:pStyle w:val="ListParagraph"/>
        <w:numPr>
          <w:ilvl w:val="0"/>
          <w:numId w:val="14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ความหนาแน่นประชากรคนในพื้นที่</w:t>
      </w:r>
      <w:r w:rsidRPr="00160DA1">
        <w:rPr>
          <w:rFonts w:ascii="TH SarabunPSK" w:hAnsi="TH SarabunPSK" w:cs="TH SarabunPSK"/>
          <w:sz w:val="32"/>
          <w:szCs w:val="32"/>
        </w:rPr>
        <w:t xml:space="preserve"> 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ประชากรในตำบล</m:t>
            </m:r>
          </m:num>
          <m:den>
            <m:r>
              <w:rPr>
                <w:rFonts w:ascii="Cambria Math" w:hAnsi="Cambria Math" w:cs="TH SarabunPSK"/>
                <w:sz w:val="32"/>
                <w:szCs w:val="32"/>
                <w:cs/>
              </w:rPr>
              <m:t>พื้นที่ของตำบลนั้น</m:t>
            </m:r>
          </m:den>
        </m:f>
      </m:oMath>
    </w:p>
    <w:p w14:paraId="037B0C43" w14:textId="77777777" w:rsidR="009E05DF" w:rsidRPr="00160DA1" w:rsidRDefault="009E05DF" w:rsidP="009E05DF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โดยกำหนดให้ตำบลที่มีปัจจัยคือตำบลที่มีความหนาแน่นของประชากรสูงกว่าค่าเฉลี่ยความหนาแน่นประชากรในจังหวัดเชียงราย (143 คน/</w:t>
      </w:r>
      <w:r w:rsidRPr="00160DA1">
        <w:rPr>
          <w:rFonts w:ascii="TH SarabunPSK" w:hAnsi="TH SarabunPSK" w:cs="TH SarabunPSK"/>
          <w:sz w:val="32"/>
          <w:szCs w:val="32"/>
        </w:rPr>
        <w:t>km</w:t>
      </w:r>
      <w:r w:rsidRPr="00160DA1">
        <w:rPr>
          <w:rFonts w:ascii="TH SarabunPSK" w:hAnsi="TH SarabunPSK" w:cs="TH SarabunPSK"/>
          <w:sz w:val="32"/>
          <w:szCs w:val="32"/>
          <w:vertAlign w:val="superscript"/>
        </w:rPr>
        <w:t>2</w:t>
      </w:r>
      <w:r w:rsidRPr="00160DA1">
        <w:rPr>
          <w:rFonts w:ascii="TH SarabunPSK" w:hAnsi="TH SarabunPSK" w:cs="TH SarabunPSK"/>
          <w:sz w:val="32"/>
          <w:szCs w:val="32"/>
          <w:cs/>
        </w:rPr>
        <w:t>)</w:t>
      </w:r>
    </w:p>
    <w:p w14:paraId="22921180" w14:textId="77777777" w:rsidR="009E05DF" w:rsidRPr="00160DA1" w:rsidRDefault="009E05DF" w:rsidP="009E05DF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ค่าเฉลี่ยความหนาแน่นประชากรในจังหวัดเชียงราย</w:t>
      </w:r>
    </w:p>
    <w:p w14:paraId="58B626F4" w14:textId="77777777" w:rsidR="009E05DF" w:rsidRPr="00160DA1" w:rsidRDefault="009E05DF" w:rsidP="009E05DF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</w:rPr>
              <m:t>∑</m:t>
            </m:r>
            <m:r>
              <w:rPr>
                <w:rFonts w:ascii="Cambria Math" w:hAnsi="Cambria Math" w:cs="TH SarabunPSK"/>
                <w:sz w:val="32"/>
                <w:szCs w:val="32"/>
                <w:cs/>
              </w:rPr>
              <m:t>ความหนาแน่นของประชากรคนแต่ละตำบลในจังหวัดเชียงราย</m:t>
            </m:r>
          </m:num>
          <m:den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ตำบลทั้งหมดในจังหวัดเชียงราย</m:t>
            </m:r>
          </m:den>
        </m:f>
      </m:oMath>
    </w:p>
    <w:p w14:paraId="5F01351B" w14:textId="77777777" w:rsidR="009E05DF" w:rsidRPr="00160DA1" w:rsidRDefault="009E05DF" w:rsidP="009E05DF">
      <w:pPr>
        <w:pStyle w:val="ListParagraph"/>
        <w:numPr>
          <w:ilvl w:val="0"/>
          <w:numId w:val="14"/>
        </w:numPr>
        <w:spacing w:after="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ความหนาแน่นของสุนัขและแมวในพื้นที่</w:t>
      </w:r>
      <w:r w:rsidRPr="00160DA1">
        <w:rPr>
          <w:rFonts w:ascii="TH SarabunPSK" w:hAnsi="TH SarabunPSK" w:cs="TH SarabunPSK"/>
          <w:sz w:val="32"/>
          <w:szCs w:val="32"/>
        </w:rPr>
        <w:t xml:space="preserve"> 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สุนัขและแมวในตำบล</m:t>
            </m:r>
          </m:num>
          <m:den>
            <m:r>
              <w:rPr>
                <w:rFonts w:ascii="Cambria Math" w:hAnsi="Cambria Math" w:cs="TH SarabunPSK"/>
                <w:sz w:val="32"/>
                <w:szCs w:val="32"/>
                <w:cs/>
              </w:rPr>
              <m:t>พื้นที่ของตำบลนั้น</m:t>
            </m:r>
          </m:den>
        </m:f>
      </m:oMath>
    </w:p>
    <w:p w14:paraId="4C5F3E2D" w14:textId="77777777" w:rsidR="009E05DF" w:rsidRPr="00160DA1" w:rsidRDefault="009E05DF" w:rsidP="009E05DF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โดยกำหนดให้ตำบลที่มีปัจจัยคือตำบลที่มีความหนาแน่นของสุนัขและแมวสูงกว่าค่าเฉลี่ยความหนาแน่นของสุนัขและแมวในจังหวัดเชียงราย </w:t>
      </w:r>
    </w:p>
    <w:p w14:paraId="7CE1175D" w14:textId="77777777" w:rsidR="009E05DF" w:rsidRPr="00160DA1" w:rsidRDefault="009E05DF" w:rsidP="009E05DF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ค่าเฉลี่ยความหนาแน่นของสุนัขและแมวในจังหวัดเชียงราย (26 ตัว/</w:t>
      </w:r>
      <w:r w:rsidRPr="00160DA1">
        <w:rPr>
          <w:rFonts w:ascii="TH SarabunPSK" w:hAnsi="TH SarabunPSK" w:cs="TH SarabunPSK"/>
          <w:sz w:val="32"/>
          <w:szCs w:val="32"/>
        </w:rPr>
        <w:t>km</w:t>
      </w:r>
      <w:r w:rsidRPr="00160DA1">
        <w:rPr>
          <w:rFonts w:ascii="TH SarabunPSK" w:hAnsi="TH SarabunPSK" w:cs="TH SarabunPSK"/>
          <w:sz w:val="32"/>
          <w:szCs w:val="32"/>
          <w:vertAlign w:val="superscript"/>
        </w:rPr>
        <w:t>2</w:t>
      </w:r>
      <w:r w:rsidRPr="00160DA1">
        <w:rPr>
          <w:rFonts w:ascii="TH SarabunPSK" w:hAnsi="TH SarabunPSK" w:cs="TH SarabunPSK"/>
          <w:sz w:val="32"/>
          <w:szCs w:val="32"/>
          <w:cs/>
        </w:rPr>
        <w:t>)</w:t>
      </w:r>
    </w:p>
    <w:p w14:paraId="624A54E0" w14:textId="77777777" w:rsidR="009E05DF" w:rsidRPr="00160DA1" w:rsidRDefault="009E05DF" w:rsidP="009E05DF">
      <w:pPr>
        <w:pStyle w:val="ListParagraph"/>
        <w:ind w:left="2160"/>
        <w:jc w:val="thaiDistribute"/>
        <w:rPr>
          <w:rFonts w:ascii="TH SarabunPSK" w:hAnsi="TH SarabunPSK" w:cs="TH SarabunPSK"/>
          <w:i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</w:rPr>
              <m:t>∑</m:t>
            </m:r>
            <m:r>
              <w:rPr>
                <w:rFonts w:ascii="Cambria Math" w:hAnsi="Cambria Math" w:cs="TH SarabunPSK"/>
                <w:sz w:val="32"/>
                <w:szCs w:val="32"/>
                <w:cs/>
              </w:rPr>
              <m:t>ความหนาแน่นของสุนัขและแมวแต่ละตำบลในจังหวัดเชียงราย</m:t>
            </m:r>
          </m:num>
          <m:den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ตำบลทั้งหมดในจังหวัดเชียงราย</m:t>
            </m:r>
          </m:den>
        </m:f>
      </m:oMath>
    </w:p>
    <w:p w14:paraId="58A70C96" w14:textId="16A63434" w:rsidR="009E05DF" w:rsidRDefault="009E05DF" w:rsidP="009E05DF">
      <w:pPr>
        <w:pStyle w:val="ListParagraph"/>
        <w:numPr>
          <w:ilvl w:val="0"/>
          <w:numId w:val="13"/>
        </w:numPr>
        <w:spacing w:after="0"/>
        <w:jc w:val="thaiDistribute"/>
        <w:rPr>
          <w:rFonts w:ascii="TH SarabunPSK" w:hAnsi="TH SarabunPSK" w:cs="TH SarabunPSK"/>
          <w:i/>
          <w:sz w:val="32"/>
          <w:szCs w:val="32"/>
        </w:rPr>
      </w:pPr>
      <w:r w:rsidRPr="00160DA1">
        <w:rPr>
          <w:rFonts w:ascii="TH SarabunPSK" w:hAnsi="TH SarabunPSK" w:cs="TH SarabunPSK"/>
          <w:i/>
          <w:sz w:val="32"/>
          <w:szCs w:val="32"/>
          <w:cs/>
        </w:rPr>
        <w:t xml:space="preserve">ปัจจัยใดที่มีค่า </w:t>
      </w:r>
      <w:r w:rsidRPr="00160DA1">
        <w:rPr>
          <w:rFonts w:ascii="TH SarabunPSK" w:hAnsi="TH SarabunPSK" w:cs="TH SarabunPSK"/>
          <w:i/>
          <w:sz w:val="32"/>
          <w:szCs w:val="32"/>
        </w:rPr>
        <w:t>P</w:t>
      </w:r>
      <w:r w:rsidRPr="00160DA1">
        <w:rPr>
          <w:rFonts w:ascii="TH SarabunPSK" w:hAnsi="TH SarabunPSK" w:cs="TH SarabunPSK"/>
          <w:iCs/>
          <w:sz w:val="32"/>
          <w:szCs w:val="32"/>
        </w:rPr>
        <w:t xml:space="preserve"> &lt; 0.2</w:t>
      </w:r>
      <w:r w:rsidRPr="00160DA1">
        <w:rPr>
          <w:rFonts w:ascii="TH SarabunPSK" w:hAnsi="TH SarabunPSK" w:cs="TH SarabunPSK"/>
          <w:i/>
          <w:sz w:val="32"/>
          <w:szCs w:val="32"/>
          <w:cs/>
        </w:rPr>
        <w:t xml:space="preserve"> จะนำไปวิเคราะห์ต่อด้วยวิธี </w:t>
      </w:r>
      <w:r w:rsidRPr="00160DA1">
        <w:rPr>
          <w:rFonts w:ascii="TH SarabunPSK" w:hAnsi="TH SarabunPSK" w:cs="TH SarabunPSK"/>
          <w:iCs/>
          <w:sz w:val="32"/>
          <w:szCs w:val="32"/>
        </w:rPr>
        <w:t xml:space="preserve">Multivariable logistic regression </w:t>
      </w:r>
      <w:r w:rsidR="00D139C4">
        <w:rPr>
          <w:rFonts w:ascii="TH SarabunPSK" w:hAnsi="TH SarabunPSK" w:cs="TH SarabunPSK" w:hint="cs"/>
          <w:i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i/>
          <w:sz w:val="32"/>
          <w:szCs w:val="32"/>
          <w:cs/>
        </w:rPr>
        <w:t xml:space="preserve">เพื่อหาความสัมพันธ์ของปัจจัยเสี่ยงและการเกิดโรคพิษสุนัขบ้าด้วยค่า </w:t>
      </w:r>
      <w:r w:rsidRPr="00160DA1">
        <w:rPr>
          <w:rFonts w:ascii="TH SarabunPSK" w:hAnsi="TH SarabunPSK" w:cs="TH SarabunPSK"/>
          <w:iCs/>
          <w:sz w:val="32"/>
          <w:szCs w:val="32"/>
        </w:rPr>
        <w:t>Adjusted odd ratio</w:t>
      </w:r>
      <w:r w:rsidRPr="00160DA1">
        <w:rPr>
          <w:rFonts w:ascii="TH SarabunPSK" w:hAnsi="TH SarabunPSK" w:cs="TH SarabunPSK"/>
          <w:i/>
          <w:sz w:val="32"/>
          <w:szCs w:val="32"/>
          <w:cs/>
        </w:rPr>
        <w:t xml:space="preserve"> </w:t>
      </w:r>
      <w:r w:rsidR="00D139C4">
        <w:rPr>
          <w:rFonts w:ascii="TH SarabunPSK" w:hAnsi="TH SarabunPSK" w:cs="TH SarabunPSK" w:hint="cs"/>
          <w:i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โดยใช้โปรแกรม </w:t>
      </w:r>
      <w:r w:rsidRPr="00160DA1">
        <w:rPr>
          <w:rFonts w:ascii="TH SarabunPSK" w:hAnsi="TH SarabunPSK" w:cs="TH SarabunPSK"/>
          <w:sz w:val="32"/>
          <w:szCs w:val="32"/>
        </w:rPr>
        <w:t>Epi Info version 7.2.4.0</w:t>
      </w:r>
    </w:p>
    <w:p w14:paraId="542353BF" w14:textId="77777777" w:rsidR="000C1B6B" w:rsidRPr="000C1B6B" w:rsidRDefault="000C1B6B" w:rsidP="000C1B6B">
      <w:pPr>
        <w:jc w:val="thaiDistribute"/>
        <w:rPr>
          <w:rFonts w:ascii="TH SarabunPSK" w:hAnsi="TH SarabunPSK" w:cs="TH SarabunPSK"/>
          <w:i/>
          <w:sz w:val="32"/>
          <w:szCs w:val="32"/>
          <w:cs/>
        </w:rPr>
      </w:pPr>
    </w:p>
    <w:p w14:paraId="1B9AAFF6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6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ผู้ร่วมดำเนินการ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</w:rPr>
        <w:t xml:space="preserve">(1) </w:t>
      </w:r>
      <w:r w:rsidRPr="00160DA1">
        <w:rPr>
          <w:rFonts w:ascii="TH SarabunPSK" w:hAnsi="TH SarabunPSK" w:cs="TH SarabunPSK"/>
          <w:sz w:val="32"/>
          <w:szCs w:val="32"/>
          <w:cs/>
        </w:rPr>
        <w:t>นางสาวพรวิมล ปาทา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สัดส่วนผลงาน ร้อยละ 60</w:t>
      </w:r>
    </w:p>
    <w:p w14:paraId="185D1F33" w14:textId="77777777" w:rsidR="009E05DF" w:rsidRPr="00160DA1" w:rsidRDefault="009E05DF" w:rsidP="009E05DF">
      <w:pPr>
        <w:ind w:left="1440"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(2) 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นายปรัชญา โสภารัตน์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สัดส่วนผลงาน ร้อยละ 20</w:t>
      </w:r>
    </w:p>
    <w:p w14:paraId="4782AF29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                       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</w:rPr>
        <w:t xml:space="preserve">(3) </w:t>
      </w:r>
      <w:r w:rsidRPr="00160DA1">
        <w:rPr>
          <w:rFonts w:ascii="TH SarabunPSK" w:hAnsi="TH SarabunPSK" w:cs="TH SarabunPSK"/>
          <w:sz w:val="32"/>
          <w:szCs w:val="32"/>
          <w:cs/>
        </w:rPr>
        <w:t>นายวิทวัส โหมดเทศ</w:t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สัดส่วนผลงาน ร้อยละ 20</w:t>
      </w:r>
    </w:p>
    <w:p w14:paraId="7B86843E" w14:textId="77777777" w:rsidR="009E05DF" w:rsidRPr="00EB1FB6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7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ระบุรายละเอียดเฉพาะงานในส่วนที่ผู้ขอรับการประเมินเป็นผู้ปฏิบัติ</w:t>
      </w:r>
    </w:p>
    <w:tbl>
      <w:tblPr>
        <w:tblStyle w:val="TableGrid"/>
        <w:tblW w:w="0" w:type="auto"/>
        <w:tblInd w:w="8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1"/>
        <w:gridCol w:w="1309"/>
      </w:tblGrid>
      <w:tr w:rsidR="009E05DF" w:rsidRPr="00160DA1" w14:paraId="3E13BAF5" w14:textId="77777777" w:rsidTr="001075B4">
        <w:tc>
          <w:tcPr>
            <w:tcW w:w="6521" w:type="dxa"/>
          </w:tcPr>
          <w:p w14:paraId="728C423F" w14:textId="77777777" w:rsidR="009E05DF" w:rsidRPr="00160DA1" w:rsidRDefault="009E05DF" w:rsidP="001075B4">
            <w:pPr>
              <w:ind w:left="349" w:hanging="349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>7.1 ศึกษาความรู้พื้นฐานเกี่ยวกับโรคพิษสุนัขบ้า ศึกษาสถานการณ์การเกิดโรคในพื้นที่ที่ทำการศึกษา</w:t>
            </w:r>
          </w:p>
          <w:p w14:paraId="09D6512B" w14:textId="77777777" w:rsidR="009E05DF" w:rsidRPr="00160DA1" w:rsidRDefault="009E05DF" w:rsidP="001075B4">
            <w:pPr>
              <w:ind w:left="349" w:hanging="349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7.2 รวมรวมข้อมูลที่นำมาศึกษา </w:t>
            </w:r>
          </w:p>
          <w:p w14:paraId="7DF48FD8" w14:textId="77777777" w:rsidR="009E05DF" w:rsidRPr="00160DA1" w:rsidRDefault="009E05DF" w:rsidP="001075B4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>7.3 วิเคราะห์ข้อมูล จัดทำแผนที่และเขียนงานวิจัย</w:t>
            </w:r>
          </w:p>
        </w:tc>
        <w:tc>
          <w:tcPr>
            <w:tcW w:w="1309" w:type="dxa"/>
          </w:tcPr>
          <w:p w14:paraId="2A3F5EA3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Pr="00160DA1">
              <w:rPr>
                <w:rFonts w:ascii="TH SarabunPSK" w:hAnsi="TH SarabunPSK" w:cs="TH SarabunPSK"/>
                <w:sz w:val="32"/>
                <w:szCs w:val="32"/>
              </w:rPr>
              <w:t>10</w:t>
            </w:r>
          </w:p>
          <w:p w14:paraId="5C1E4EC8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11C13802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Pr="00160DA1">
              <w:rPr>
                <w:rFonts w:ascii="TH SarabunPSK" w:hAnsi="TH SarabunPSK" w:cs="TH SarabunPSK"/>
                <w:sz w:val="32"/>
                <w:szCs w:val="32"/>
              </w:rPr>
              <w:t>5</w:t>
            </w:r>
          </w:p>
          <w:p w14:paraId="3C8E670A" w14:textId="77777777" w:rsidR="009E05DF" w:rsidRPr="00160DA1" w:rsidRDefault="009E05DF" w:rsidP="001075B4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160DA1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Pr="00160DA1">
              <w:rPr>
                <w:rFonts w:ascii="TH SarabunPSK" w:hAnsi="TH SarabunPSK" w:cs="TH SarabunPSK"/>
                <w:sz w:val="32"/>
                <w:szCs w:val="32"/>
              </w:rPr>
              <w:t>5</w:t>
            </w:r>
          </w:p>
        </w:tc>
      </w:tr>
    </w:tbl>
    <w:p w14:paraId="15F8180E" w14:textId="77777777" w:rsidR="009E05DF" w:rsidRPr="00EB1FB6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 xml:space="preserve">8. 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 xml:space="preserve">ประโยชน์ที่คาดว่าจะได้รับ </w:t>
      </w:r>
      <w:r w:rsidRPr="00EB1FB6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กรณีเป็นผลงานที่อยู่ระหว่างศึกษา)</w:t>
      </w:r>
    </w:p>
    <w:p w14:paraId="69BF9CC3" w14:textId="77777777" w:rsidR="009E05DF" w:rsidRPr="00160DA1" w:rsidRDefault="009E05DF" w:rsidP="009E05DF">
      <w:pPr>
        <w:pStyle w:val="ListParagraph"/>
        <w:numPr>
          <w:ilvl w:val="0"/>
          <w:numId w:val="11"/>
        </w:numPr>
        <w:spacing w:after="120" w:line="240" w:lineRule="auto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ทราบรูปแบบการเกิดโรคและการกระจายตัวของโรคพิษสุนัขบ้าในสัตว์ในจังหวัดเชียงราย</w:t>
      </w:r>
    </w:p>
    <w:p w14:paraId="76EDD036" w14:textId="77777777" w:rsidR="009E05DF" w:rsidRPr="00160DA1" w:rsidRDefault="009E05DF" w:rsidP="009E05DF">
      <w:pPr>
        <w:pStyle w:val="ListParagraph"/>
        <w:numPr>
          <w:ilvl w:val="0"/>
          <w:numId w:val="11"/>
        </w:numPr>
        <w:spacing w:after="120" w:line="240" w:lineRule="auto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ทราบปัจจัยเสี่ยงที่มีผลต่อการเกิดโรคพิษสุนัขบ้าในจังหวัดเชียงราย</w:t>
      </w:r>
    </w:p>
    <w:p w14:paraId="1C598C9F" w14:textId="77777777" w:rsidR="009E05DF" w:rsidRPr="00160DA1" w:rsidRDefault="009E05DF" w:rsidP="009E05DF">
      <w:pPr>
        <w:pStyle w:val="ListParagraph"/>
        <w:numPr>
          <w:ilvl w:val="0"/>
          <w:numId w:val="11"/>
        </w:numPr>
        <w:spacing w:before="120" w:after="120" w:line="360" w:lineRule="atLeast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lastRenderedPageBreak/>
        <w:t>นำข้อมูลที่ได้</w:t>
      </w:r>
      <w:r w:rsidRPr="00160DA1">
        <w:rPr>
          <w:rFonts w:ascii="TH SarabunPSK" w:hAnsi="TH SarabunPSK" w:cs="TH SarabunPSK"/>
          <w:sz w:val="32"/>
          <w:szCs w:val="32"/>
          <w:cs/>
        </w:rPr>
        <w:t>ใช้เป็นข้อมูลในการวางแผนการเฝ้าระวัง ป้องกัน และกำจัดโรคพิษสุนัขบ้าในสัตว์ ในพื้นที่จังหวัดเชียงราย</w:t>
      </w:r>
    </w:p>
    <w:p w14:paraId="327483E8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EB1FB6">
        <w:rPr>
          <w:rFonts w:ascii="TH SarabunPSK" w:hAnsi="TH SarabunPSK" w:cs="TH SarabunPSK"/>
          <w:b/>
          <w:bCs/>
          <w:sz w:val="32"/>
          <w:szCs w:val="32"/>
        </w:rPr>
        <w:t>9.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 xml:space="preserve">ระบุผลสำเร็จของงาน หรือผลการศึกษา </w:t>
      </w:r>
      <w:r w:rsidRPr="00EB1FB6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EB1FB6">
        <w:rPr>
          <w:rFonts w:ascii="TH SarabunPSK" w:hAnsi="TH SarabunPSK" w:cs="TH SarabunPSK"/>
          <w:b/>
          <w:bCs/>
          <w:sz w:val="32"/>
          <w:szCs w:val="32"/>
          <w:cs/>
        </w:rPr>
        <w:t>กรณีที่เป็นผลงานที่ดำเนินการเสร็จแล้ว</w:t>
      </w:r>
      <w:r w:rsidRPr="00EB1FB6">
        <w:rPr>
          <w:rFonts w:ascii="TH SarabunPSK" w:hAnsi="TH SarabunPSK" w:cs="TH SarabunPSK"/>
          <w:b/>
          <w:bCs/>
          <w:sz w:val="32"/>
          <w:szCs w:val="32"/>
        </w:rPr>
        <w:t>)</w:t>
      </w:r>
      <w:r w:rsidRPr="00160DA1">
        <w:rPr>
          <w:rFonts w:ascii="TH SarabunPSK" w:hAnsi="TH SarabunPSK" w:cs="TH SarabunPSK"/>
          <w:sz w:val="32"/>
          <w:szCs w:val="32"/>
        </w:rPr>
        <w:t>………-………..………….</w:t>
      </w:r>
    </w:p>
    <w:p w14:paraId="3AF53472" w14:textId="77777777" w:rsidR="009E05DF" w:rsidRPr="000A2795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0A2795">
        <w:rPr>
          <w:rFonts w:ascii="TH SarabunPSK" w:hAnsi="TH SarabunPSK" w:cs="TH SarabunPSK"/>
          <w:b/>
          <w:bCs/>
          <w:sz w:val="32"/>
          <w:szCs w:val="32"/>
        </w:rPr>
        <w:t xml:space="preserve">10. </w:t>
      </w:r>
      <w:r w:rsidRPr="000A2795">
        <w:rPr>
          <w:rFonts w:ascii="TH SarabunPSK" w:hAnsi="TH SarabunPSK" w:cs="TH SarabunPSK"/>
          <w:b/>
          <w:bCs/>
          <w:sz w:val="32"/>
          <w:szCs w:val="32"/>
          <w:cs/>
        </w:rPr>
        <w:t>ความยุ่งยากในการดำเนินการ</w:t>
      </w:r>
      <w:r w:rsidRPr="000A2795">
        <w:rPr>
          <w:rFonts w:ascii="TH SarabunPSK" w:hAnsi="TH SarabunPSK" w:cs="TH SarabunPSK"/>
          <w:b/>
          <w:bCs/>
          <w:sz w:val="32"/>
          <w:szCs w:val="32"/>
        </w:rPr>
        <w:t>/</w:t>
      </w:r>
      <w:r w:rsidRPr="000A2795">
        <w:rPr>
          <w:rFonts w:ascii="TH SarabunPSK" w:hAnsi="TH SarabunPSK" w:cs="TH SarabunPSK"/>
          <w:b/>
          <w:bCs/>
          <w:sz w:val="32"/>
          <w:szCs w:val="32"/>
          <w:cs/>
        </w:rPr>
        <w:t>ปัญหา</w:t>
      </w:r>
      <w:r w:rsidRPr="000A2795">
        <w:rPr>
          <w:rFonts w:ascii="TH SarabunPSK" w:hAnsi="TH SarabunPSK" w:cs="TH SarabunPSK"/>
          <w:b/>
          <w:bCs/>
          <w:sz w:val="32"/>
          <w:szCs w:val="32"/>
        </w:rPr>
        <w:t>/</w:t>
      </w:r>
      <w:r w:rsidRPr="000A2795">
        <w:rPr>
          <w:rFonts w:ascii="TH SarabunPSK" w:hAnsi="TH SarabunPSK" w:cs="TH SarabunPSK"/>
          <w:b/>
          <w:bCs/>
          <w:sz w:val="32"/>
          <w:szCs w:val="32"/>
          <w:cs/>
        </w:rPr>
        <w:t>อุปสรรค</w:t>
      </w:r>
    </w:p>
    <w:p w14:paraId="6BE9D918" w14:textId="100F5605" w:rsidR="009E05DF" w:rsidRPr="00160DA1" w:rsidRDefault="009E05DF" w:rsidP="009E05DF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- ข้อมูลที่นำมาใช้ทำการศึกษาเป็นข้อมูลมูลทุติยภูมิจากระบบสารสนเทศเพื่อการเฝ้าระวังและป้องกันโรคพิษสุนัขบ้า (</w:t>
      </w:r>
      <w:r w:rsidRPr="00160DA1">
        <w:rPr>
          <w:rFonts w:ascii="TH SarabunPSK" w:hAnsi="TH SarabunPSK" w:cs="TH SarabunPSK"/>
          <w:sz w:val="32"/>
          <w:szCs w:val="32"/>
        </w:rPr>
        <w:t>Thairabies.net)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 โดยข้อมูลพิกัดการเกิดโรคในระบบไม่ใช่พิกัดที่พบสัตว์จริง ส่วนใหญ่</w:t>
      </w:r>
      <w:r w:rsidR="00D139C4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เป็นพิกัดจุดกึ่งกลางของตำบล ทำให้ไม่สามารถทำการวิเคราะห์จากจุดเกิด</w:t>
      </w:r>
      <w:r w:rsidR="00F87679">
        <w:rPr>
          <w:rFonts w:ascii="TH SarabunPSK" w:hAnsi="TH SarabunPSK" w:cs="TH SarabunPSK"/>
          <w:sz w:val="32"/>
          <w:szCs w:val="32"/>
          <w:cs/>
        </w:rPr>
        <w:t>โรคจริง ผู้ทำการศึกษา</w:t>
      </w:r>
      <w:r w:rsidR="00D139C4">
        <w:rPr>
          <w:rFonts w:ascii="TH SarabunPSK" w:hAnsi="TH SarabunPSK" w:cs="TH SarabunPSK" w:hint="cs"/>
          <w:sz w:val="32"/>
          <w:szCs w:val="32"/>
          <w:cs/>
        </w:rPr>
        <w:br/>
      </w:r>
      <w:r w:rsidR="00F87679">
        <w:rPr>
          <w:rFonts w:ascii="TH SarabunPSK" w:hAnsi="TH SarabunPSK" w:cs="TH SarabunPSK"/>
          <w:sz w:val="32"/>
          <w:szCs w:val="32"/>
          <w:cs/>
        </w:rPr>
        <w:t>จึงใช้หน่ว</w:t>
      </w:r>
      <w:r w:rsidR="00F87679">
        <w:rPr>
          <w:rFonts w:ascii="TH SarabunPSK" w:hAnsi="TH SarabunPSK" w:cs="TH SarabunPSK" w:hint="cs"/>
          <w:sz w:val="32"/>
          <w:szCs w:val="32"/>
          <w:cs/>
        </w:rPr>
        <w:t>ย</w:t>
      </w:r>
      <w:r w:rsidRPr="00160DA1">
        <w:rPr>
          <w:rFonts w:ascii="TH SarabunPSK" w:hAnsi="TH SarabunPSK" w:cs="TH SarabunPSK"/>
          <w:sz w:val="32"/>
          <w:szCs w:val="32"/>
          <w:cs/>
        </w:rPr>
        <w:t>ที่ทำการศึกษาเป็นระดับตำบล</w:t>
      </w:r>
      <w:r w:rsidRPr="00160DA1">
        <w:rPr>
          <w:rFonts w:ascii="TH SarabunPSK" w:hAnsi="TH SarabunPSK" w:cs="TH SarabunPSK"/>
          <w:sz w:val="32"/>
          <w:szCs w:val="32"/>
        </w:rPr>
        <w:t xml:space="preserve"> </w:t>
      </w:r>
    </w:p>
    <w:p w14:paraId="053A6C34" w14:textId="3763B2CB" w:rsidR="009E05DF" w:rsidRPr="00160DA1" w:rsidRDefault="009E05DF" w:rsidP="009E05DF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- ตัวอย่างที่มีในระบบ</w:t>
      </w:r>
      <w:r w:rsidRPr="00160DA1">
        <w:rPr>
          <w:rFonts w:ascii="TH SarabunPSK" w:hAnsi="TH SarabunPSK" w:cs="TH SarabunPSK" w:hint="cs"/>
          <w:sz w:val="32"/>
          <w:szCs w:val="32"/>
          <w:cs/>
        </w:rPr>
        <w:t>สารสนเทศ</w:t>
      </w:r>
      <w:r w:rsidRPr="00160DA1">
        <w:rPr>
          <w:rFonts w:ascii="TH SarabunPSK" w:hAnsi="TH SarabunPSK" w:cs="TH SarabunPSK"/>
          <w:sz w:val="32"/>
          <w:szCs w:val="32"/>
          <w:cs/>
        </w:rPr>
        <w:t>เพื่อการเฝ้าระวังโรคพิษสุนัขบ้ามีขนาดจำกัดไม่เพียงพอต่อการหา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139C4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ค่าความชุก และตัวอย่างที่ส่งมาไม่ได้เป็นการส่งตัวอย่างแบบสุ่ม ส่วนใหญ่เป็นการส่งตัวอย่างสัตว์ที่สงสัยว่า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="00F87679">
        <w:rPr>
          <w:rFonts w:ascii="TH SarabunPSK" w:hAnsi="TH SarabunPSK" w:cs="TH SarabunPSK"/>
          <w:sz w:val="32"/>
          <w:szCs w:val="32"/>
          <w:cs/>
        </w:rPr>
        <w:br/>
      </w:r>
      <w:r w:rsidRPr="00160DA1">
        <w:rPr>
          <w:rFonts w:ascii="TH SarabunPSK" w:hAnsi="TH SarabunPSK" w:cs="TH SarabunPSK"/>
          <w:sz w:val="32"/>
          <w:szCs w:val="32"/>
          <w:cs/>
        </w:rPr>
        <w:t>มีอาการตามนิยามโรคพิษสุนัขบ้า หรือสัตว์ที่ไม่มีเจ้าของ อาจส่งผลให้ความชุกที่ได้สูงกว่าความเป็นจริง</w:t>
      </w:r>
    </w:p>
    <w:p w14:paraId="626EDE9D" w14:textId="525F1423" w:rsidR="000C1B6B" w:rsidRDefault="009E05DF" w:rsidP="009E05DF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- </w:t>
      </w:r>
      <w:r w:rsidRPr="00160DA1">
        <w:rPr>
          <w:rFonts w:ascii="TH SarabunPSK" w:hAnsi="TH SarabunPSK" w:cs="TH SarabunPSK"/>
          <w:sz w:val="32"/>
          <w:szCs w:val="32"/>
          <w:cs/>
        </w:rPr>
        <w:t>ไม่สามารถรวบรวมข้อมูลประวัติการจัดซื้อวัคซีน และจำนวนสัตว์ที่ได้รับวัคซีนขององค์กรปกครองส่วนท้องถิ่นแต่ละแห่งย้อนหลังไปถึง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60DA1">
        <w:rPr>
          <w:rFonts w:ascii="TH SarabunPSK" w:hAnsi="TH SarabunPSK" w:cs="TH SarabunPSK"/>
          <w:sz w:val="32"/>
          <w:szCs w:val="32"/>
          <w:cs/>
        </w:rPr>
        <w:t>พ.ศ. 2557 ได้ครบถ้วน เนื่องจากมีการเปลี่ยนหรือย้ายตำแหน่งเจ้าหน้าที่ผู้รับผิดชอบ จึงไม่สามารถนำมาวิเคราะห์ข้อมูลได้</w:t>
      </w:r>
    </w:p>
    <w:p w14:paraId="06CED956" w14:textId="77777777" w:rsidR="00D139C4" w:rsidRDefault="00D139C4" w:rsidP="009E05DF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48746593" w14:textId="77777777" w:rsidR="00D139C4" w:rsidRPr="00160DA1" w:rsidRDefault="00D139C4" w:rsidP="009E05DF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</w:p>
    <w:p w14:paraId="73DA8C8B" w14:textId="77777777" w:rsidR="009E05DF" w:rsidRPr="000A2795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0A2795">
        <w:rPr>
          <w:rFonts w:ascii="TH SarabunPSK" w:hAnsi="TH SarabunPSK" w:cs="TH SarabunPSK"/>
          <w:b/>
          <w:bCs/>
          <w:sz w:val="32"/>
          <w:szCs w:val="32"/>
        </w:rPr>
        <w:t xml:space="preserve">11. </w:t>
      </w:r>
      <w:r w:rsidRPr="000A2795">
        <w:rPr>
          <w:rFonts w:ascii="TH SarabunPSK" w:hAnsi="TH SarabunPSK" w:cs="TH SarabunPSK"/>
          <w:b/>
          <w:bCs/>
          <w:sz w:val="32"/>
          <w:szCs w:val="32"/>
          <w:cs/>
        </w:rPr>
        <w:t>การนำไปใช้ประโยชน์ หรือคาดว่าจะนำไปใช้ประโยชน์</w:t>
      </w:r>
    </w:p>
    <w:p w14:paraId="224EA6E3" w14:textId="77777777" w:rsidR="009E05DF" w:rsidRDefault="009E05DF" w:rsidP="009E05DF">
      <w:pPr>
        <w:pStyle w:val="ListParagraph"/>
        <w:numPr>
          <w:ilvl w:val="0"/>
          <w:numId w:val="13"/>
        </w:numPr>
        <w:tabs>
          <w:tab w:val="left" w:pos="993"/>
        </w:tabs>
        <w:spacing w:before="120" w:after="120" w:line="360" w:lineRule="atLeast"/>
        <w:ind w:left="0" w:firstLine="774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eastAsia="SimSun" w:hAnsi="TH SarabunPSK" w:cs="TH SarabunPSK"/>
          <w:sz w:val="32"/>
          <w:szCs w:val="32"/>
          <w:cs/>
          <w:lang w:eastAsia="zh-CN"/>
        </w:rPr>
        <w:t>นำข้อมูลที่ได้</w:t>
      </w:r>
      <w:r w:rsidRPr="00160DA1">
        <w:rPr>
          <w:rFonts w:ascii="TH SarabunPSK" w:hAnsi="TH SarabunPSK" w:cs="TH SarabunPSK"/>
          <w:sz w:val="32"/>
          <w:szCs w:val="32"/>
          <w:cs/>
        </w:rPr>
        <w:t>ใช้เป็นข้อมูลในการวางแผนการเฝ้าระวัง ป้องกัน และกำจัดโรคพิษสุนัขบ้าในสัตว์ ในพื้นที่จังหวัดเชียงราย</w:t>
      </w:r>
    </w:p>
    <w:p w14:paraId="3E6505A4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449640BD" w14:textId="77777777" w:rsidR="009E05DF" w:rsidRPr="00160DA1" w:rsidRDefault="009E05DF" w:rsidP="009E05DF">
      <w:pPr>
        <w:jc w:val="right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ขอรับรองว่าผลงานดังกล่าวข้างต้นเป็นความจริงทุกประการ</w:t>
      </w:r>
    </w:p>
    <w:p w14:paraId="533E7C88" w14:textId="77777777" w:rsidR="009E05DF" w:rsidRPr="00160DA1" w:rsidRDefault="009E05DF" w:rsidP="009E05DF">
      <w:pPr>
        <w:jc w:val="right"/>
        <w:rPr>
          <w:rFonts w:ascii="TH SarabunPSK" w:hAnsi="TH SarabunPSK" w:cs="TH SarabunPSK"/>
          <w:sz w:val="32"/>
          <w:szCs w:val="32"/>
        </w:rPr>
      </w:pPr>
    </w:p>
    <w:p w14:paraId="1F3C6080" w14:textId="77777777" w:rsidR="009E05DF" w:rsidRPr="00160DA1" w:rsidRDefault="009E05DF" w:rsidP="009E05DF">
      <w:pPr>
        <w:jc w:val="right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160DA1">
        <w:rPr>
          <w:rFonts w:ascii="TH SarabunPSK" w:hAnsi="TH SarabunPSK" w:cs="TH SarabunPSK"/>
          <w:sz w:val="32"/>
          <w:szCs w:val="32"/>
        </w:rPr>
        <w:t>…………………………………………………..</w:t>
      </w:r>
    </w:p>
    <w:p w14:paraId="6A4EC1F9" w14:textId="77777777" w:rsidR="009E05DF" w:rsidRPr="00160DA1" w:rsidRDefault="009E05DF" w:rsidP="009E05DF">
      <w:pPr>
        <w:ind w:left="4320" w:firstLine="720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</w:t>
      </w:r>
      <w:r w:rsidRPr="00160DA1">
        <w:rPr>
          <w:rFonts w:ascii="TH SarabunPSK" w:hAnsi="TH SarabunPSK" w:cs="TH SarabunPSK"/>
          <w:sz w:val="32"/>
          <w:szCs w:val="32"/>
        </w:rPr>
        <w:t>(</w:t>
      </w:r>
      <w:r w:rsidRPr="00160DA1">
        <w:rPr>
          <w:rFonts w:ascii="TH SarabunPSK" w:hAnsi="TH SarabunPSK" w:cs="TH SarabunPSK"/>
          <w:sz w:val="32"/>
          <w:szCs w:val="32"/>
          <w:cs/>
        </w:rPr>
        <w:t>นายวิทวัส โหมดเทศ</w:t>
      </w:r>
      <w:r w:rsidRPr="00160DA1">
        <w:rPr>
          <w:rFonts w:ascii="TH SarabunPSK" w:hAnsi="TH SarabunPSK" w:cs="TH SarabunPSK"/>
          <w:sz w:val="32"/>
          <w:szCs w:val="32"/>
        </w:rPr>
        <w:t>)</w:t>
      </w:r>
    </w:p>
    <w:p w14:paraId="6A74657D" w14:textId="77777777" w:rsidR="009E05DF" w:rsidRPr="00160DA1" w:rsidRDefault="009E05DF" w:rsidP="009E05DF">
      <w:pPr>
        <w:ind w:left="5760"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Pr="00160DA1">
        <w:rPr>
          <w:rFonts w:ascii="TH SarabunPSK" w:hAnsi="TH SarabunPSK" w:cs="TH SarabunPSK"/>
          <w:sz w:val="32"/>
          <w:szCs w:val="32"/>
          <w:cs/>
        </w:rPr>
        <w:t>ผู้เสนอผลงาน</w:t>
      </w:r>
    </w:p>
    <w:p w14:paraId="0E666C2B" w14:textId="77777777" w:rsidR="009E05DF" w:rsidRPr="00160DA1" w:rsidRDefault="009E05DF" w:rsidP="009E05DF">
      <w:pPr>
        <w:ind w:left="5040" w:firstLine="720"/>
        <w:rPr>
          <w:rFonts w:ascii="TH SarabunPSK" w:hAnsi="TH SarabunPSK" w:cs="TH SarabunPSK"/>
          <w:b/>
          <w:bCs/>
          <w:spacing w:val="-4"/>
        </w:rPr>
      </w:pPr>
      <w:r w:rsidRPr="00160DA1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</w:p>
    <w:p w14:paraId="0A50557D" w14:textId="77777777" w:rsidR="009E05DF" w:rsidRPr="00160DA1" w:rsidRDefault="009E05DF" w:rsidP="009E05DF">
      <w:pPr>
        <w:jc w:val="center"/>
        <w:rPr>
          <w:rFonts w:ascii="TH SarabunPSK" w:hAnsi="TH SarabunPSK" w:cs="TH SarabunPSK"/>
          <w:b/>
          <w:bCs/>
          <w:spacing w:val="-4"/>
        </w:rPr>
      </w:pPr>
    </w:p>
    <w:p w14:paraId="46EC41CD" w14:textId="3566874B" w:rsidR="009E05DF" w:rsidRPr="000A2795" w:rsidRDefault="009E05DF" w:rsidP="009E05DF">
      <w:pPr>
        <w:rPr>
          <w:rFonts w:ascii="TH SarabunPSK" w:hAnsi="TH SarabunPSK" w:cs="TH SarabunPSK"/>
          <w:color w:val="FF0000"/>
          <w:sz w:val="36"/>
          <w:szCs w:val="36"/>
        </w:rPr>
      </w:pPr>
      <w:r w:rsidRPr="000A2795">
        <w:rPr>
          <w:rFonts w:ascii="TH SarabunPSK" w:hAnsi="TH SarabunPSK" w:cs="TH SarabunPSK"/>
          <w:b/>
          <w:bCs/>
          <w:spacing w:val="-4"/>
          <w:sz w:val="32"/>
          <w:szCs w:val="32"/>
          <w:cs/>
        </w:rPr>
        <w:t>ขอรับรองว่าสัดส่วนหรือลักษณะงานในการดำเนินการของผู้เสนอข้างต้นถูกต้องตรงกับความจริง</w:t>
      </w:r>
      <w:r>
        <w:rPr>
          <w:rFonts w:ascii="TH SarabunPSK" w:hAnsi="TH SarabunPSK" w:cs="TH SarabunPSK" w:hint="cs"/>
          <w:b/>
          <w:bCs/>
          <w:spacing w:val="-4"/>
          <w:sz w:val="32"/>
          <w:szCs w:val="32"/>
          <w:cs/>
        </w:rPr>
        <w:t xml:space="preserve"> </w:t>
      </w:r>
      <w:r w:rsidRPr="000A2795">
        <w:rPr>
          <w:rFonts w:ascii="TH SarabunPSK" w:hAnsi="TH SarabunPSK" w:cs="TH SarabunPSK"/>
          <w:b/>
          <w:bCs/>
          <w:spacing w:val="-4"/>
          <w:sz w:val="32"/>
          <w:szCs w:val="32"/>
          <w:cs/>
        </w:rPr>
        <w:t>ทุกประการ</w:t>
      </w:r>
    </w:p>
    <w:p w14:paraId="70A52173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0A0119AA" w14:textId="77777777" w:rsidR="009E05DF" w:rsidRPr="00160DA1" w:rsidRDefault="009E05DF" w:rsidP="009E05DF">
      <w:pPr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          ลงชื่อ</w:t>
      </w:r>
      <w:r w:rsidRPr="00160DA1">
        <w:rPr>
          <w:rFonts w:ascii="TH SarabunPSK" w:hAnsi="TH SarabunPSK" w:cs="TH SarabunPSK"/>
          <w:sz w:val="32"/>
          <w:szCs w:val="32"/>
        </w:rPr>
        <w:t>…………………</w:t>
      </w:r>
      <w:r>
        <w:rPr>
          <w:rFonts w:ascii="TH SarabunPSK" w:hAnsi="TH SarabunPSK" w:cs="TH SarabunPSK"/>
          <w:sz w:val="32"/>
          <w:szCs w:val="32"/>
        </w:rPr>
        <w:t>…</w:t>
      </w:r>
      <w:r w:rsidRPr="00160DA1">
        <w:rPr>
          <w:rFonts w:ascii="TH SarabunPSK" w:hAnsi="TH SarabunPSK" w:cs="TH SarabunPSK"/>
          <w:sz w:val="32"/>
          <w:szCs w:val="32"/>
        </w:rPr>
        <w:t>…………………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ab/>
        <w:t>ลงชื่อ</w:t>
      </w:r>
      <w:r w:rsidRPr="00160DA1">
        <w:rPr>
          <w:rFonts w:ascii="TH SarabunPSK" w:hAnsi="TH SarabunPSK" w:cs="TH SarabunPSK"/>
          <w:sz w:val="32"/>
          <w:szCs w:val="32"/>
        </w:rPr>
        <w:t>…………………………………</w:t>
      </w:r>
      <w:r>
        <w:rPr>
          <w:rFonts w:ascii="TH SarabunPSK" w:hAnsi="TH SarabunPSK" w:cs="TH SarabunPSK"/>
          <w:sz w:val="32"/>
          <w:szCs w:val="32"/>
        </w:rPr>
        <w:t>…..</w:t>
      </w:r>
      <w:r w:rsidRPr="00160DA1">
        <w:rPr>
          <w:rFonts w:ascii="TH SarabunPSK" w:hAnsi="TH SarabunPSK" w:cs="TH SarabunPSK"/>
          <w:sz w:val="32"/>
          <w:szCs w:val="32"/>
        </w:rPr>
        <w:t>…</w:t>
      </w:r>
      <w:r w:rsidRPr="00160DA1">
        <w:rPr>
          <w:rFonts w:ascii="TH SarabunPSK" w:hAnsi="TH SarabunPSK" w:cs="TH SarabunPSK"/>
          <w:sz w:val="32"/>
          <w:szCs w:val="32"/>
        </w:rPr>
        <w:tab/>
      </w:r>
    </w:p>
    <w:p w14:paraId="67423CFD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                    (</w:t>
      </w:r>
      <w:r w:rsidRPr="00160DA1">
        <w:rPr>
          <w:rFonts w:ascii="TH SarabunPSK" w:hAnsi="TH SarabunPSK" w:cs="TH SarabunPSK"/>
          <w:sz w:val="32"/>
          <w:szCs w:val="32"/>
          <w:cs/>
        </w:rPr>
        <w:t>นายปรัชญา  โสภารัตน์</w:t>
      </w:r>
      <w:r w:rsidRPr="00160DA1">
        <w:rPr>
          <w:rFonts w:ascii="TH SarabunPSK" w:hAnsi="TH SarabunPSK" w:cs="TH SarabunPSK"/>
          <w:sz w:val="32"/>
          <w:szCs w:val="32"/>
        </w:rPr>
        <w:t>)</w:t>
      </w:r>
      <w:r w:rsidRPr="00160DA1">
        <w:rPr>
          <w:rFonts w:ascii="TH SarabunPSK" w:hAnsi="TH SarabunPSK" w:cs="TH SarabunPSK"/>
          <w:sz w:val="32"/>
          <w:szCs w:val="32"/>
        </w:rPr>
        <w:tab/>
        <w:t xml:space="preserve">                       </w:t>
      </w:r>
      <w:r>
        <w:rPr>
          <w:rFonts w:ascii="TH SarabunPSK" w:hAnsi="TH SarabunPSK" w:cs="TH SarabunPSK"/>
          <w:sz w:val="32"/>
          <w:szCs w:val="32"/>
        </w:rPr>
        <w:t xml:space="preserve">      </w:t>
      </w:r>
      <w:r w:rsidRPr="00160DA1">
        <w:rPr>
          <w:rFonts w:ascii="TH SarabunPSK" w:hAnsi="TH SarabunPSK" w:cs="TH SarabunPSK"/>
          <w:sz w:val="32"/>
          <w:szCs w:val="32"/>
        </w:rPr>
        <w:t>(</w:t>
      </w:r>
      <w:r w:rsidRPr="00160DA1">
        <w:rPr>
          <w:rFonts w:ascii="TH SarabunPSK" w:hAnsi="TH SarabunPSK" w:cs="TH SarabunPSK"/>
          <w:sz w:val="32"/>
          <w:szCs w:val="32"/>
          <w:cs/>
        </w:rPr>
        <w:t>นางสาวพรวิมล ปาทา</w:t>
      </w:r>
      <w:r w:rsidRPr="00160DA1">
        <w:rPr>
          <w:rFonts w:ascii="TH SarabunPSK" w:hAnsi="TH SarabunPSK" w:cs="TH SarabunPSK"/>
          <w:sz w:val="32"/>
          <w:szCs w:val="32"/>
        </w:rPr>
        <w:t>)</w:t>
      </w:r>
      <w:r w:rsidRPr="00160DA1">
        <w:rPr>
          <w:rFonts w:ascii="TH SarabunPSK" w:hAnsi="TH SarabunPSK" w:cs="TH SarabunPSK"/>
          <w:sz w:val="32"/>
          <w:szCs w:val="32"/>
        </w:rPr>
        <w:tab/>
      </w:r>
    </w:p>
    <w:p w14:paraId="732A9285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 xml:space="preserve">          ตำแหน่ง นายสัตวแพทย์ชำนาญการ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  <w:cs/>
        </w:rPr>
        <w:t>ตำแหน่ง นายสัตวแพทย์ชำนาญการ</w:t>
      </w:r>
      <w:r w:rsidRPr="00160DA1">
        <w:rPr>
          <w:rFonts w:ascii="TH SarabunPSK" w:hAnsi="TH SarabunPSK" w:cs="TH SarabunPSK"/>
          <w:sz w:val="32"/>
          <w:szCs w:val="32"/>
        </w:rPr>
        <w:tab/>
      </w:r>
    </w:p>
    <w:p w14:paraId="4343E5A3" w14:textId="77777777" w:rsidR="009E05DF" w:rsidRPr="00160DA1" w:rsidRDefault="009E05DF" w:rsidP="009E05DF">
      <w:pPr>
        <w:ind w:firstLine="720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Pr="00160DA1">
        <w:rPr>
          <w:rFonts w:ascii="TH SarabunPSK" w:hAnsi="TH SarabunPSK" w:cs="TH SarabunPSK"/>
          <w:sz w:val="32"/>
          <w:szCs w:val="32"/>
          <w:cs/>
        </w:rPr>
        <w:t>ผู้ร่วมดำเนินการ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 xml:space="preserve">  </w:t>
      </w:r>
      <w:r w:rsidRPr="00160DA1">
        <w:rPr>
          <w:rFonts w:ascii="TH SarabunPSK" w:hAnsi="TH SarabunPSK" w:cs="TH SarabunPSK"/>
          <w:sz w:val="32"/>
          <w:szCs w:val="32"/>
          <w:cs/>
        </w:rPr>
        <w:t>ผู้ร่วมดำเนินการ</w:t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  <w:r w:rsidRPr="00160DA1">
        <w:rPr>
          <w:rFonts w:ascii="TH SarabunPSK" w:hAnsi="TH SarabunPSK" w:cs="TH SarabunPSK"/>
          <w:color w:val="E36C0A"/>
          <w:sz w:val="32"/>
          <w:szCs w:val="32"/>
        </w:rPr>
        <w:tab/>
      </w:r>
    </w:p>
    <w:p w14:paraId="1ECD78A8" w14:textId="77777777" w:rsidR="009E05DF" w:rsidRPr="00160DA1" w:rsidRDefault="009E05DF" w:rsidP="009E05DF">
      <w:pPr>
        <w:jc w:val="thaiDistribute"/>
        <w:rPr>
          <w:rFonts w:ascii="TH SarabunPSK" w:hAnsi="TH SarabunPSK" w:cs="TH SarabunPSK"/>
          <w:color w:val="FF0000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Pr="00160DA1">
        <w:rPr>
          <w:rFonts w:ascii="TH SarabunPSK" w:hAnsi="TH SarabunPSK" w:cs="TH SarabunPSK"/>
          <w:sz w:val="32"/>
          <w:szCs w:val="32"/>
        </w:rPr>
        <w:tab/>
      </w:r>
      <w:r w:rsidRPr="00160DA1">
        <w:rPr>
          <w:rFonts w:ascii="TH SarabunPSK" w:hAnsi="TH SarabunPSK" w:cs="TH SarabunPSK"/>
          <w:sz w:val="32"/>
          <w:szCs w:val="32"/>
        </w:rPr>
        <w:tab/>
        <w:t>……………./……………………/…………..</w:t>
      </w:r>
      <w:r w:rsidRPr="00160DA1">
        <w:rPr>
          <w:rFonts w:ascii="TH SarabunPSK" w:hAnsi="TH SarabunPSK" w:cs="TH SarabunPSK"/>
          <w:color w:val="FF0000"/>
          <w:sz w:val="32"/>
          <w:szCs w:val="32"/>
        </w:rPr>
        <w:tab/>
      </w:r>
      <w:r w:rsidRPr="00160DA1">
        <w:rPr>
          <w:rFonts w:ascii="TH SarabunPSK" w:hAnsi="TH SarabunPSK" w:cs="TH SarabunPSK"/>
          <w:color w:val="FF0000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color w:val="FF0000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color w:val="FF0000"/>
          <w:sz w:val="32"/>
          <w:szCs w:val="32"/>
          <w:cs/>
        </w:rPr>
        <w:tab/>
      </w:r>
      <w:r w:rsidRPr="00160DA1">
        <w:rPr>
          <w:rFonts w:ascii="TH SarabunPSK" w:hAnsi="TH SarabunPSK" w:cs="TH SarabunPSK"/>
          <w:color w:val="FF0000"/>
          <w:sz w:val="32"/>
          <w:szCs w:val="32"/>
          <w:cs/>
        </w:rPr>
        <w:tab/>
      </w:r>
    </w:p>
    <w:p w14:paraId="4B9A81B9" w14:textId="77777777" w:rsidR="009E05DF" w:rsidRPr="003925E7" w:rsidRDefault="009E05DF" w:rsidP="009E05DF">
      <w:pPr>
        <w:pStyle w:val="Heading2"/>
        <w:ind w:firstLine="720"/>
        <w:rPr>
          <w:rFonts w:ascii="TH SarabunPSK" w:hAnsi="TH SarabunPSK" w:cs="TH SarabunPSK"/>
          <w:b/>
          <w:bCs/>
        </w:rPr>
      </w:pPr>
      <w:r w:rsidRPr="003925E7">
        <w:rPr>
          <w:rFonts w:ascii="TH SarabunPSK" w:hAnsi="TH SarabunPSK" w:cs="TH SarabunPSK"/>
          <w:b/>
          <w:bCs/>
          <w:cs/>
        </w:rPr>
        <w:lastRenderedPageBreak/>
        <w:t>ได้ตรวจสอบแล้วขอรับรองว่าผลงานดังกล่าวข้างต้นถูกต้องตรงกับความเป็นจริงทุกประการ</w:t>
      </w:r>
    </w:p>
    <w:p w14:paraId="016F74FF" w14:textId="77777777" w:rsidR="009E05DF" w:rsidRPr="003925E7" w:rsidRDefault="009E05DF" w:rsidP="009E05DF">
      <w:pPr>
        <w:rPr>
          <w:rFonts w:ascii="TH SarabunPSK" w:hAnsi="TH SarabunPSK" w:cs="TH SarabunPSK"/>
        </w:rPr>
      </w:pPr>
    </w:p>
    <w:p w14:paraId="485FAB56" w14:textId="33286DB7" w:rsidR="009306DB" w:rsidRDefault="005801C1" w:rsidP="00B27FFD">
      <w:pPr>
        <w:tabs>
          <w:tab w:val="left" w:pos="1134"/>
          <w:tab w:val="left" w:pos="5103"/>
        </w:tabs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 </w:t>
      </w:r>
      <w:r w:rsidR="009306DB"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="009306DB" w:rsidRPr="003925E7">
        <w:rPr>
          <w:rFonts w:ascii="TH SarabunPSK" w:hAnsi="TH SarabunPSK" w:cs="TH SarabunPSK"/>
          <w:sz w:val="32"/>
          <w:szCs w:val="32"/>
        </w:rPr>
        <w:t>………………………………………..</w:t>
      </w:r>
      <w:r w:rsidR="009306DB" w:rsidRPr="003925E7">
        <w:rPr>
          <w:rFonts w:ascii="TH SarabunPSK" w:hAnsi="TH SarabunPSK" w:cs="TH SarabunPSK"/>
          <w:sz w:val="32"/>
          <w:szCs w:val="32"/>
        </w:rPr>
        <w:tab/>
      </w:r>
      <w:r w:rsidR="009306DB"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="009306DB" w:rsidRPr="003925E7">
        <w:rPr>
          <w:rFonts w:ascii="TH SarabunPSK" w:hAnsi="TH SarabunPSK" w:cs="TH SarabunPSK"/>
          <w:sz w:val="32"/>
          <w:szCs w:val="32"/>
        </w:rPr>
        <w:t>……………………………………….</w:t>
      </w:r>
    </w:p>
    <w:p w14:paraId="65D2D05B" w14:textId="3105D2A8" w:rsidR="00B27FFD" w:rsidRDefault="005801C1" w:rsidP="00B27FFD">
      <w:pPr>
        <w:tabs>
          <w:tab w:val="left" w:pos="851"/>
          <w:tab w:val="left" w:pos="5529"/>
          <w:tab w:val="left" w:pos="5812"/>
        </w:tabs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                 </w:t>
      </w:r>
      <w:r w:rsidR="009306DB" w:rsidRPr="003925E7">
        <w:rPr>
          <w:rFonts w:ascii="TH SarabunPSK" w:hAnsi="TH SarabunPSK" w:cs="TH SarabunPSK"/>
          <w:sz w:val="32"/>
          <w:szCs w:val="32"/>
        </w:rPr>
        <w:t>(</w:t>
      </w:r>
      <w:r w:rsidR="000C29E4">
        <w:rPr>
          <w:rFonts w:ascii="TH SarabunPSK" w:hAnsi="TH SarabunPSK" w:cs="TH SarabunPSK" w:hint="cs"/>
          <w:sz w:val="32"/>
          <w:szCs w:val="32"/>
          <w:cs/>
        </w:rPr>
        <w:t>นายสุวิทย์ ประชุม</w:t>
      </w:r>
      <w:r w:rsidR="009306DB" w:rsidRPr="003925E7">
        <w:rPr>
          <w:rFonts w:ascii="TH SarabunPSK" w:hAnsi="TH SarabunPSK" w:cs="TH SarabunPSK"/>
          <w:sz w:val="32"/>
          <w:szCs w:val="32"/>
        </w:rPr>
        <w:t>)</w:t>
      </w:r>
      <w:r w:rsidR="009306DB">
        <w:rPr>
          <w:rFonts w:ascii="TH SarabunPSK" w:hAnsi="TH SarabunPSK" w:cs="TH SarabunPSK"/>
          <w:sz w:val="32"/>
          <w:szCs w:val="32"/>
        </w:rPr>
        <w:t xml:space="preserve">                                     </w:t>
      </w:r>
      <w:r w:rsidR="00B27FFD">
        <w:rPr>
          <w:rFonts w:ascii="TH SarabunPSK" w:hAnsi="TH SarabunPSK" w:cs="TH SarabunPSK"/>
          <w:sz w:val="32"/>
          <w:szCs w:val="32"/>
        </w:rPr>
        <w:t xml:space="preserve"> </w:t>
      </w:r>
      <w:r w:rsidR="009306DB" w:rsidRPr="003925E7">
        <w:rPr>
          <w:rFonts w:ascii="TH SarabunPSK" w:hAnsi="TH SarabunPSK" w:cs="TH SarabunPSK"/>
          <w:sz w:val="32"/>
          <w:szCs w:val="32"/>
        </w:rPr>
        <w:t>(</w:t>
      </w:r>
      <w:r w:rsidR="000C29E4">
        <w:rPr>
          <w:rFonts w:ascii="TH SarabunPSK" w:hAnsi="TH SarabunPSK" w:cs="TH SarabunPSK" w:hint="cs"/>
          <w:sz w:val="32"/>
          <w:szCs w:val="32"/>
          <w:cs/>
        </w:rPr>
        <w:t>นายพงศ์พัฒน์ ขัตพันธุ์</w:t>
      </w:r>
      <w:r w:rsidR="009306DB" w:rsidRPr="003925E7">
        <w:rPr>
          <w:rFonts w:ascii="TH SarabunPSK" w:hAnsi="TH SarabunPSK" w:cs="TH SarabunPSK"/>
          <w:sz w:val="32"/>
          <w:szCs w:val="32"/>
        </w:rPr>
        <w:t>)</w:t>
      </w:r>
    </w:p>
    <w:p w14:paraId="4F32BF08" w14:textId="4681135F" w:rsidR="009306DB" w:rsidRDefault="00B27FFD" w:rsidP="00B27FFD">
      <w:pPr>
        <w:tabs>
          <w:tab w:val="left" w:pos="851"/>
          <w:tab w:val="left" w:pos="5529"/>
          <w:tab w:val="left" w:pos="5812"/>
        </w:tabs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</w:t>
      </w:r>
      <w:r w:rsidR="009306DB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9306DB">
        <w:rPr>
          <w:rFonts w:ascii="TH SarabunPSK" w:hAnsi="TH SarabunPSK" w:cs="TH SarabunPSK"/>
          <w:sz w:val="32"/>
          <w:szCs w:val="32"/>
        </w:rPr>
        <w:t xml:space="preserve"> </w:t>
      </w:r>
      <w:r w:rsidR="000C29E4">
        <w:rPr>
          <w:rFonts w:ascii="TH SarabunPSK" w:hAnsi="TH SarabunPSK" w:cs="TH SarabunPSK" w:hint="cs"/>
          <w:sz w:val="32"/>
          <w:szCs w:val="32"/>
          <w:cs/>
        </w:rPr>
        <w:t>หัวหน้ากลุ่มพัฒนาสุขภาพสัตว์</w:t>
      </w:r>
      <w:r w:rsidR="009306DB">
        <w:rPr>
          <w:rFonts w:ascii="TH SarabunPSK" w:hAnsi="TH SarabunPSK" w:cs="TH SarabunPSK"/>
          <w:sz w:val="32"/>
          <w:szCs w:val="32"/>
        </w:rPr>
        <w:t xml:space="preserve">      </w:t>
      </w:r>
      <w:r w:rsidR="000C29E4">
        <w:rPr>
          <w:rFonts w:ascii="TH SarabunPSK" w:hAnsi="TH SarabunPSK" w:cs="TH SarabunPSK"/>
          <w:sz w:val="32"/>
          <w:szCs w:val="32"/>
        </w:rPr>
        <w:t xml:space="preserve">              </w:t>
      </w:r>
      <w:r w:rsidR="009306DB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9306DB">
        <w:rPr>
          <w:rFonts w:ascii="TH SarabunPSK" w:hAnsi="TH SarabunPSK" w:cs="TH SarabunPSK"/>
          <w:sz w:val="32"/>
          <w:szCs w:val="32"/>
        </w:rPr>
        <w:t xml:space="preserve"> </w:t>
      </w:r>
      <w:r w:rsidR="000C29E4">
        <w:rPr>
          <w:rFonts w:ascii="TH SarabunPSK" w:hAnsi="TH SarabunPSK" w:cs="TH SarabunPSK" w:hint="cs"/>
          <w:sz w:val="32"/>
          <w:szCs w:val="32"/>
          <w:cs/>
        </w:rPr>
        <w:t>ปศุสัตว์จังหวัดเชียงใหม่</w:t>
      </w:r>
    </w:p>
    <w:p w14:paraId="2E7346B4" w14:textId="251210B3" w:rsidR="009306DB" w:rsidRPr="003925E7" w:rsidRDefault="00691705" w:rsidP="00B27FFD">
      <w:pPr>
        <w:tabs>
          <w:tab w:val="left" w:pos="709"/>
          <w:tab w:val="left" w:pos="5103"/>
        </w:tabs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   </w:t>
      </w:r>
      <w:r w:rsidR="00B27FFD">
        <w:rPr>
          <w:rFonts w:ascii="TH SarabunPSK" w:hAnsi="TH SarabunPSK" w:cs="TH SarabunPSK"/>
          <w:sz w:val="32"/>
          <w:szCs w:val="32"/>
        </w:rPr>
        <w:t xml:space="preserve">      </w:t>
      </w:r>
      <w:r w:rsidR="009306DB"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  <w:r w:rsidR="009306DB" w:rsidRPr="003925E7">
        <w:rPr>
          <w:rFonts w:ascii="TH SarabunPSK" w:hAnsi="TH SarabunPSK" w:cs="TH SarabunPSK"/>
          <w:sz w:val="32"/>
          <w:szCs w:val="32"/>
        </w:rPr>
        <w:tab/>
      </w:r>
      <w:r w:rsidR="00B27FFD" w:rsidRPr="003925E7">
        <w:rPr>
          <w:rFonts w:ascii="TH SarabunPSK" w:hAnsi="TH SarabunPSK" w:cs="TH SarabunPSK"/>
          <w:sz w:val="32"/>
          <w:szCs w:val="32"/>
        </w:rPr>
        <w:t>……………./……………………/…………..</w:t>
      </w:r>
    </w:p>
    <w:p w14:paraId="176C3206" w14:textId="77777777" w:rsidR="009306DB" w:rsidRPr="003925E7" w:rsidRDefault="009306DB" w:rsidP="009306DB">
      <w:pPr>
        <w:rPr>
          <w:rFonts w:ascii="TH SarabunPSK" w:hAnsi="TH SarabunPSK" w:cs="TH SarabunPSK"/>
          <w:color w:val="E36C0A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(</w:t>
      </w:r>
      <w:r w:rsidRPr="003925E7">
        <w:rPr>
          <w:rFonts w:ascii="TH SarabunPSK" w:hAnsi="TH SarabunPSK" w:cs="TH SarabunPSK"/>
          <w:sz w:val="32"/>
          <w:szCs w:val="32"/>
          <w:cs/>
        </w:rPr>
        <w:t>ผู้บังคับบัญชาที่ควบคุมดูแลการดำเนินการ</w:t>
      </w:r>
      <w:r w:rsidRPr="003925E7">
        <w:rPr>
          <w:rFonts w:ascii="TH SarabunPSK" w:hAnsi="TH SarabunPSK" w:cs="TH SarabunPSK"/>
          <w:sz w:val="32"/>
          <w:szCs w:val="32"/>
        </w:rPr>
        <w:t>)</w:t>
      </w:r>
    </w:p>
    <w:p w14:paraId="4DB98FAF" w14:textId="34698E1F" w:rsidR="009E05DF" w:rsidRPr="00D139C4" w:rsidRDefault="009E05DF" w:rsidP="00D139C4">
      <w:pPr>
        <w:tabs>
          <w:tab w:val="left" w:pos="3064"/>
        </w:tabs>
        <w:rPr>
          <w:rFonts w:ascii="TH SarabunPSK" w:hAnsi="TH SarabunPSK" w:cs="TH SarabunPSK"/>
        </w:rPr>
      </w:pPr>
      <w:r>
        <w:rPr>
          <w:rFonts w:ascii="TH SarabunPSK" w:hAnsi="TH SarabunPSK" w:cs="TH SarabunPSK"/>
        </w:rPr>
        <w:tab/>
      </w:r>
    </w:p>
    <w:p w14:paraId="609C293A" w14:textId="77777777" w:rsidR="009E05DF" w:rsidRPr="00160DA1" w:rsidRDefault="009E05DF" w:rsidP="009E05DF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60DA1">
        <w:rPr>
          <w:rFonts w:ascii="TH SarabunPSK" w:hAnsi="TH SarabunPSK" w:cs="TH SarabunPSK"/>
          <w:b/>
          <w:bCs/>
          <w:sz w:val="32"/>
          <w:szCs w:val="32"/>
          <w:cs/>
        </w:rPr>
        <w:t xml:space="preserve">หมายเหตุ   </w:t>
      </w:r>
    </w:p>
    <w:p w14:paraId="61E67201" w14:textId="77777777" w:rsidR="009E05DF" w:rsidRPr="00160DA1" w:rsidRDefault="009E05DF" w:rsidP="009E05DF">
      <w:pPr>
        <w:spacing w:before="120"/>
        <w:ind w:left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</w:rPr>
        <w:t xml:space="preserve">1. </w:t>
      </w:r>
      <w:r w:rsidRPr="00160DA1">
        <w:rPr>
          <w:rFonts w:ascii="TH SarabunPSK" w:hAnsi="TH SarabunPSK" w:cs="TH SarabunPSK"/>
          <w:sz w:val="32"/>
          <w:szCs w:val="32"/>
          <w:cs/>
        </w:rPr>
        <w:t xml:space="preserve">กรุณาให้ผู้ร่วมดำเนินการ และผู้บังคับบัญชา ลงลายมือชื่อรับรองให้ครบทุกคน </w:t>
      </w:r>
      <w:r w:rsidRPr="00160DA1">
        <w:rPr>
          <w:rFonts w:ascii="TH SarabunPSK" w:hAnsi="TH SarabunPSK" w:cs="TH SarabunPSK"/>
          <w:b/>
          <w:bCs/>
          <w:sz w:val="32"/>
          <w:szCs w:val="32"/>
          <w:u w:val="single"/>
          <w:cs/>
        </w:rPr>
        <w:t>ด้วยลายมือจริง</w:t>
      </w:r>
    </w:p>
    <w:p w14:paraId="3897F7A7" w14:textId="507E0D4F" w:rsidR="009306DB" w:rsidRPr="00D139C4" w:rsidRDefault="009E05DF" w:rsidP="00D139C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160DA1">
        <w:rPr>
          <w:rFonts w:ascii="TH SarabunPSK" w:hAnsi="TH SarabunPSK" w:cs="TH SarabunPSK"/>
          <w:sz w:val="32"/>
          <w:szCs w:val="32"/>
          <w:cs/>
        </w:rPr>
        <w:t>2. หากผลงานมีลักษณะเฉพาะ เช่นแผ่นพับ หนังสือ แถบบันทึกเสียง ฯลฯ ผู้เสนอผลงานอาจส่งผลงานจริงประกอบการพิจารณาของคณะกรรมการก็ได้</w:t>
      </w:r>
    </w:p>
    <w:p w14:paraId="763E60C1" w14:textId="77777777" w:rsidR="00170C8F" w:rsidRDefault="00170C8F" w:rsidP="00293B06">
      <w:pPr>
        <w:spacing w:before="120"/>
        <w:jc w:val="right"/>
        <w:rPr>
          <w:rFonts w:ascii="TH SarabunPSK" w:hAnsi="TH SarabunPSK" w:cs="TH SarabunPSK"/>
          <w:b/>
          <w:bCs/>
          <w:sz w:val="32"/>
          <w:szCs w:val="32"/>
        </w:rPr>
      </w:pPr>
    </w:p>
    <w:p w14:paraId="123FE410" w14:textId="540731B5" w:rsidR="00C95668" w:rsidRPr="003925E7" w:rsidRDefault="00C95668" w:rsidP="00293B06">
      <w:pPr>
        <w:spacing w:before="120"/>
        <w:jc w:val="right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เอกสารหมายเลข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4</w:t>
      </w:r>
    </w:p>
    <w:p w14:paraId="35AD6FA9" w14:textId="77777777" w:rsidR="00D04861" w:rsidRPr="003925E7" w:rsidRDefault="00D04861" w:rsidP="00F23B30">
      <w:pPr>
        <w:spacing w:before="120"/>
        <w:jc w:val="right"/>
        <w:rPr>
          <w:rFonts w:ascii="TH SarabunPSK" w:hAnsi="TH SarabunPSK" w:cs="TH SarabunPSK"/>
          <w:b/>
          <w:bCs/>
          <w:sz w:val="32"/>
          <w:szCs w:val="32"/>
        </w:rPr>
      </w:pPr>
    </w:p>
    <w:p w14:paraId="381D027E" w14:textId="77777777" w:rsidR="00C95668" w:rsidRPr="003925E7" w:rsidRDefault="00C95668">
      <w:pPr>
        <w:pStyle w:val="Heading3"/>
        <w:jc w:val="center"/>
        <w:rPr>
          <w:rFonts w:ascii="TH SarabunPSK" w:hAnsi="TH SarabunPSK" w:cs="TH SarabunPSK"/>
          <w:b/>
          <w:bCs/>
          <w:sz w:val="36"/>
          <w:szCs w:val="36"/>
          <w:u w:val="single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u w:val="single"/>
          <w:cs/>
        </w:rPr>
        <w:t>ข้อเสนอแนวคิด</w:t>
      </w:r>
      <w:r w:rsidRPr="003925E7">
        <w:rPr>
          <w:rFonts w:ascii="TH SarabunPSK" w:hAnsi="TH SarabunPSK" w:cs="TH SarabunPSK"/>
          <w:b/>
          <w:bCs/>
          <w:sz w:val="36"/>
          <w:szCs w:val="36"/>
          <w:u w:val="single"/>
        </w:rPr>
        <w:t>/</w:t>
      </w:r>
      <w:r w:rsidRPr="003925E7">
        <w:rPr>
          <w:rFonts w:ascii="TH SarabunPSK" w:hAnsi="TH SarabunPSK" w:cs="TH SarabunPSK"/>
          <w:b/>
          <w:bCs/>
          <w:sz w:val="36"/>
          <w:szCs w:val="36"/>
          <w:u w:val="single"/>
          <w:cs/>
        </w:rPr>
        <w:t>วิธีการ เพื่อพัฒนางานหรือปรับปรุงให้มีประสิทธิภาพมากขึ้น</w:t>
      </w:r>
    </w:p>
    <w:p w14:paraId="4BF57CF4" w14:textId="6C5D2D14" w:rsidR="00C95668" w:rsidRPr="003925E7" w:rsidRDefault="00C95668">
      <w:pPr>
        <w:pStyle w:val="BodyText3"/>
        <w:spacing w:before="240"/>
        <w:rPr>
          <w:rFonts w:ascii="TH SarabunPSK" w:hAnsi="TH SarabunPSK" w:cs="TH SarabunPSK"/>
          <w:spacing w:val="0"/>
        </w:rPr>
      </w:pPr>
      <w:r w:rsidRPr="003925E7">
        <w:rPr>
          <w:rFonts w:ascii="TH SarabunPSK" w:hAnsi="TH SarabunPSK" w:cs="TH SarabunPSK"/>
          <w:b/>
          <w:bCs/>
          <w:spacing w:val="0"/>
          <w:cs/>
        </w:rPr>
        <w:t>ชื่อ</w:t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43D1B">
        <w:rPr>
          <w:rFonts w:ascii="TH SarabunPSK" w:hAnsi="TH SarabunPSK" w:cs="TH SarabunPSK"/>
          <w:spacing w:val="0"/>
          <w:u w:val="dotted"/>
          <w:cs/>
        </w:rPr>
        <w:t>นาย</w:t>
      </w:r>
      <w:r w:rsidR="00A43D1B">
        <w:rPr>
          <w:rFonts w:ascii="TH SarabunPSK" w:hAnsi="TH SarabunPSK" w:cs="TH SarabunPSK" w:hint="cs"/>
          <w:spacing w:val="0"/>
          <w:u w:val="dotted"/>
          <w:cs/>
        </w:rPr>
        <w:t>วิทวัส</w:t>
      </w:r>
      <w:r w:rsidR="00A43D1B">
        <w:rPr>
          <w:rFonts w:ascii="TH SarabunPSK" w:hAnsi="TH SarabunPSK" w:cs="TH SarabunPSK"/>
          <w:spacing w:val="0"/>
          <w:u w:val="dotted"/>
          <w:cs/>
        </w:rPr>
        <w:t xml:space="preserve">  </w:t>
      </w:r>
      <w:r w:rsidR="00A43D1B">
        <w:rPr>
          <w:rFonts w:ascii="TH SarabunPSK" w:hAnsi="TH SarabunPSK" w:cs="TH SarabunPSK" w:hint="cs"/>
          <w:spacing w:val="0"/>
          <w:u w:val="dotted"/>
          <w:cs/>
        </w:rPr>
        <w:t>โหมดเทศ</w:t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</w:r>
      <w:r w:rsidR="00AB4C3B" w:rsidRPr="003925E7">
        <w:rPr>
          <w:rFonts w:ascii="TH SarabunPSK" w:hAnsi="TH SarabunPSK" w:cs="TH SarabunPSK"/>
          <w:spacing w:val="0"/>
          <w:u w:val="dotted"/>
          <w:cs/>
        </w:rPr>
        <w:tab/>
        <w:t xml:space="preserve">     </w:t>
      </w:r>
      <w:r w:rsidRPr="003925E7">
        <w:rPr>
          <w:rFonts w:ascii="TH SarabunPSK" w:hAnsi="TH SarabunPSK" w:cs="TH SarabunPSK"/>
          <w:spacing w:val="0"/>
          <w:u w:val="dotted"/>
        </w:rPr>
        <w:t>.</w:t>
      </w:r>
    </w:p>
    <w:p w14:paraId="23C78D09" w14:textId="2C7F7092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เพื่อประกอบการ</w:t>
      </w:r>
      <w:r w:rsidR="002F2C6A" w:rsidRPr="003925E7">
        <w:rPr>
          <w:rFonts w:ascii="TH SarabunPSK" w:hAnsi="TH SarabunPSK" w:cs="TH SarabunPSK"/>
          <w:b/>
          <w:bCs/>
          <w:sz w:val="32"/>
          <w:szCs w:val="32"/>
          <w:cs/>
        </w:rPr>
        <w:t>ขอรับเงินประจำ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ตำแหน่ง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</w:t>
      </w:r>
      <w:r w:rsidR="00C34C88" w:rsidRPr="003925E7">
        <w:rPr>
          <w:rFonts w:ascii="TH SarabunPSK" w:hAnsi="TH SarabunPSK" w:cs="TH SarabunPSK"/>
          <w:sz w:val="32"/>
          <w:szCs w:val="32"/>
          <w:u w:val="dotted"/>
          <w:cs/>
        </w:rPr>
        <w:t>นายสัตวแพทย์ชำนาญการ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</w:t>
      </w:r>
      <w:r w:rsidR="00C34C88" w:rsidRPr="003925E7">
        <w:rPr>
          <w:rFonts w:ascii="TH SarabunPSK" w:hAnsi="TH SarabunPSK" w:cs="TH SarabunPSK"/>
          <w:b/>
          <w:bCs/>
          <w:sz w:val="32"/>
          <w:szCs w:val="32"/>
          <w:cs/>
        </w:rPr>
        <w:t>ตำแหน่งเลขที่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 </w:t>
      </w:r>
      <w:r w:rsidR="00C34C88" w:rsidRPr="003925E7">
        <w:rPr>
          <w:rFonts w:ascii="TH SarabunPSK" w:hAnsi="TH SarabunPSK" w:cs="TH SarabunPSK"/>
          <w:sz w:val="32"/>
          <w:szCs w:val="32"/>
          <w:u w:val="dotted"/>
        </w:rPr>
        <w:t>3</w:t>
      </w:r>
      <w:r w:rsidR="006A3F57">
        <w:rPr>
          <w:rFonts w:ascii="TH SarabunPSK" w:hAnsi="TH SarabunPSK" w:cs="TH SarabunPSK"/>
          <w:sz w:val="32"/>
          <w:szCs w:val="32"/>
          <w:u w:val="dotted"/>
          <w:cs/>
        </w:rPr>
        <w:t>74</w:t>
      </w:r>
      <w:r w:rsidR="006A3F57">
        <w:rPr>
          <w:rFonts w:ascii="TH SarabunPSK" w:hAnsi="TH SarabunPSK" w:cs="TH SarabunPSK"/>
          <w:sz w:val="32"/>
          <w:szCs w:val="32"/>
          <w:u w:val="dotted"/>
        </w:rPr>
        <w:t>5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 </w:t>
      </w:r>
      <w:r w:rsidR="001C4B88" w:rsidRPr="003925E7">
        <w:rPr>
          <w:rFonts w:ascii="TH SarabunPSK" w:hAnsi="TH SarabunPSK" w:cs="TH SarabunPSK"/>
          <w:sz w:val="32"/>
          <w:szCs w:val="32"/>
          <w:u w:val="dotted"/>
          <w:cs/>
        </w:rPr>
        <w:t>.</w:t>
      </w:r>
    </w:p>
    <w:p w14:paraId="397A576E" w14:textId="75B3C17B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สำนัก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/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กอง</w:t>
      </w:r>
      <w:r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       </w:t>
      </w:r>
      <w:r w:rsidR="00B54FF4" w:rsidRPr="003925E7">
        <w:rPr>
          <w:rFonts w:ascii="TH SarabunPSK" w:hAnsi="TH SarabunPSK" w:cs="TH SarabunPSK"/>
          <w:sz w:val="32"/>
          <w:szCs w:val="32"/>
          <w:u w:val="dotted"/>
          <w:cs/>
        </w:rPr>
        <w:t>สำนักงานปศุสัตว์จังหวัดเชียง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>ใหม่</w:t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AB4C3B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  <w:t xml:space="preserve">     </w:t>
      </w:r>
      <w:r w:rsidRPr="003925E7">
        <w:rPr>
          <w:rFonts w:ascii="TH SarabunPSK" w:hAnsi="TH SarabunPSK" w:cs="TH SarabunPSK"/>
          <w:sz w:val="32"/>
          <w:szCs w:val="32"/>
          <w:u w:val="dotted"/>
        </w:rPr>
        <w:t>.</w:t>
      </w:r>
    </w:p>
    <w:p w14:paraId="2578E38A" w14:textId="1470BAE1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เรื่อง</w:t>
      </w:r>
      <w:r w:rsidR="006321AC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0C6ED5">
        <w:rPr>
          <w:rFonts w:ascii="TH SarabunPSK" w:hAnsi="TH SarabunPSK" w:cs="TH SarabunPSK"/>
          <w:sz w:val="32"/>
          <w:szCs w:val="32"/>
          <w:cs/>
        </w:rPr>
        <w:t>ความรู้ ทัศนคติ</w:t>
      </w:r>
      <w:r w:rsidR="00DC1BE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C6ED5">
        <w:rPr>
          <w:rFonts w:ascii="TH SarabunPSK" w:hAnsi="TH SarabunPSK" w:cs="TH SarabunPSK"/>
          <w:sz w:val="32"/>
          <w:szCs w:val="32"/>
          <w:cs/>
        </w:rPr>
        <w:t>และพฤติกรร</w:t>
      </w:r>
      <w:r w:rsidR="000C6ED5">
        <w:rPr>
          <w:rFonts w:ascii="TH SarabunPSK" w:hAnsi="TH SarabunPSK" w:cs="TH SarabunPSK" w:hint="cs"/>
          <w:sz w:val="32"/>
          <w:szCs w:val="32"/>
          <w:cs/>
        </w:rPr>
        <w:t>มการป้องกันโรคปากและเท้าเปื่อย</w:t>
      </w:r>
      <w:r w:rsidR="001C0953" w:rsidRPr="003925E7">
        <w:rPr>
          <w:rFonts w:ascii="TH SarabunPSK" w:hAnsi="TH SarabunPSK" w:cs="TH SarabunPSK"/>
          <w:sz w:val="32"/>
          <w:szCs w:val="32"/>
          <w:cs/>
        </w:rPr>
        <w:t>ของเกษตรกรผู้เลี้ยงโคนม</w:t>
      </w:r>
      <w:r w:rsidR="000C6ED5">
        <w:rPr>
          <w:rFonts w:ascii="TH SarabunPSK" w:hAnsi="TH SarabunPSK" w:cs="TH SarabunPSK" w:hint="cs"/>
          <w:sz w:val="32"/>
          <w:szCs w:val="32"/>
          <w:cs/>
        </w:rPr>
        <w:t>ในพื้นที่จังหวัดเชียงใหม่</w:t>
      </w:r>
    </w:p>
    <w:p w14:paraId="0FC701C0" w14:textId="77777777" w:rsidR="009C7C27" w:rsidRPr="003925E7" w:rsidRDefault="009C7C27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5ACBABB" w14:textId="419DEB3C" w:rsidR="00462A34" w:rsidRDefault="00C95668" w:rsidP="006321AC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หลักการและเหตุผล</w:t>
      </w:r>
    </w:p>
    <w:p w14:paraId="2DCBD5C3" w14:textId="0372BF3E" w:rsidR="004B2431" w:rsidRDefault="004902A0" w:rsidP="009269D7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โรคปากและเท้าเปื่อย</w:t>
      </w:r>
      <w:r w:rsidR="009269D7" w:rsidRPr="003925E7">
        <w:rPr>
          <w:rFonts w:ascii="TH SarabunPSK" w:hAnsi="TH SarabunPSK" w:cs="TH SarabunPSK"/>
          <w:sz w:val="32"/>
          <w:szCs w:val="32"/>
          <w:cs/>
        </w:rPr>
        <w:t xml:space="preserve">โรคปากและเท้าเปื่อยเป็นโรคติดต่อที่สำคัญในสัตว์กีบคู่ </w:t>
      </w:r>
      <w:r w:rsidR="00DC1BE9" w:rsidRPr="003925E7">
        <w:rPr>
          <w:rFonts w:ascii="TH SarabunPSK" w:hAnsi="TH SarabunPSK" w:cs="TH SarabunPSK"/>
          <w:sz w:val="32"/>
          <w:szCs w:val="32"/>
          <w:cs/>
        </w:rPr>
        <w:t>เกิดจากการติดเชื้อไวรัสปากและเท้าเปื่อย</w:t>
      </w:r>
      <w:r w:rsidR="00DC1BE9" w:rsidRPr="003925E7">
        <w:rPr>
          <w:rFonts w:ascii="TH SarabunPSK" w:hAnsi="TH SarabunPSK" w:cs="TH SarabunPSK"/>
          <w:sz w:val="32"/>
          <w:szCs w:val="32"/>
        </w:rPr>
        <w:t xml:space="preserve"> (Foot and Mouth Disease; FMDV)</w:t>
      </w:r>
      <w:r w:rsidR="00DC1BE9" w:rsidRPr="003925E7">
        <w:rPr>
          <w:rFonts w:ascii="TH SarabunPSK" w:hAnsi="TH SarabunPSK" w:cs="TH SarabunPSK"/>
          <w:sz w:val="32"/>
          <w:szCs w:val="32"/>
          <w:cs/>
        </w:rPr>
        <w:t xml:space="preserve"> มีอัตราการติดต่อที่รวดเร็ว สัตว์ป่วยจะแสดงรอยโรคลักษณะตุ่มใส่ในช่องปาก กีบ หัวนม ลิ้นมีแผลหลุมหลุดลอก น้ำลายไหลมาก ขากะเผลก มีไข้ </w:t>
      </w:r>
      <w:r w:rsidR="00174F36">
        <w:rPr>
          <w:rFonts w:ascii="TH SarabunPSK" w:hAnsi="TH SarabunPSK" w:cs="TH SarabunPSK" w:hint="cs"/>
          <w:sz w:val="32"/>
          <w:szCs w:val="32"/>
          <w:cs/>
        </w:rPr>
        <w:br/>
      </w:r>
      <w:r w:rsidR="00DC1BE9" w:rsidRPr="003925E7">
        <w:rPr>
          <w:rFonts w:ascii="TH SarabunPSK" w:hAnsi="TH SarabunPSK" w:cs="TH SarabunPSK"/>
          <w:sz w:val="32"/>
          <w:szCs w:val="32"/>
          <w:cs/>
        </w:rPr>
        <w:t xml:space="preserve">และน้ำนมลด การระบาดของโรคปากและเท้าเปื่อยส่งผลกระทบต่อสุขภาพสัตว์และผลผลิต </w:t>
      </w:r>
    </w:p>
    <w:p w14:paraId="691EE482" w14:textId="68CFA7C7" w:rsidR="00C35952" w:rsidRDefault="009269D7" w:rsidP="009269D7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fldChar w:fldCharType="begin" w:fldLock="1"/>
      </w:r>
      <w:r w:rsidRPr="003925E7">
        <w:rPr>
          <w:rFonts w:ascii="TH SarabunPSK" w:hAnsi="TH SarabunPSK" w:cs="TH SarabunPSK"/>
          <w:sz w:val="32"/>
          <w:szCs w:val="32"/>
        </w:rPr>
        <w:instrText>ADDIN CSL_CITATION {"citationItems":[{"id":"ITEM-1","itemData":{"ISBN":"1904933009","ISSN":"01406736","PMID":"14928565","author":[{"dropping-particle":"","family":"OIE","given":"","non-dropping-particle":"","parse-names":false,"suffix":""}],"container-title":"Middle East","id":"ITEM-1","issue":"April 2014","issued":{"date-parts":[["2007"]]},"page":"1-6","title":"FMD-Foot and mouth disease. In Manual of diagnostic tests and vaccines for terrestrial animals","type":"article-journal"},"uris":["http://www.mendeley.com/documents/?uuid=114dc54a-13ab-4e6c-8430-9c6767ae40d1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25390D">
        <w:rPr>
          <w:rFonts w:ascii="TH SarabunPSK" w:hAnsi="TH SarabunPSK" w:cs="TH SarabunPSK"/>
          <w:sz w:val="32"/>
          <w:szCs w:val="32"/>
          <w:cs/>
        </w:rPr>
        <w:t>จังหวัด</w:t>
      </w:r>
      <w:r w:rsidR="0025390D">
        <w:rPr>
          <w:rFonts w:ascii="TH SarabunPSK" w:hAnsi="TH SarabunPSK" w:cs="TH SarabunPSK" w:hint="cs"/>
          <w:sz w:val="32"/>
          <w:szCs w:val="32"/>
          <w:cs/>
        </w:rPr>
        <w:t>เชียงใหม่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เป็นพื้นที่ที่มีกา</w:t>
      </w:r>
      <w:r w:rsidR="0025390D">
        <w:rPr>
          <w:rFonts w:ascii="TH SarabunPSK" w:hAnsi="TH SarabunPSK" w:cs="TH SarabunPSK"/>
          <w:sz w:val="32"/>
          <w:szCs w:val="32"/>
          <w:cs/>
        </w:rPr>
        <w:t>รเลี้ยงโคนมหนาแน่น</w:t>
      </w:r>
      <w:r w:rsidR="0025390D">
        <w:rPr>
          <w:rFonts w:ascii="TH SarabunPSK" w:hAnsi="TH SarabunPSK" w:cs="TH SarabunPSK" w:hint="cs"/>
          <w:sz w:val="32"/>
          <w:szCs w:val="32"/>
          <w:cs/>
        </w:rPr>
        <w:t>ที่สุดในพื้นที่</w:t>
      </w:r>
      <w:r w:rsidRPr="003925E7">
        <w:rPr>
          <w:rFonts w:ascii="TH SarabunPSK" w:hAnsi="TH SarabunPSK" w:cs="TH SarabunPSK"/>
          <w:sz w:val="32"/>
          <w:szCs w:val="32"/>
          <w:cs/>
        </w:rPr>
        <w:t>ภาคเหนือตอนบน</w:t>
      </w:r>
      <w:r w:rsidR="00174F36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25390D">
        <w:rPr>
          <w:rFonts w:ascii="TH SarabunPSK" w:hAnsi="TH SarabunPSK" w:cs="TH SarabunPSK" w:hint="cs"/>
          <w:sz w:val="32"/>
          <w:szCs w:val="32"/>
          <w:cs/>
        </w:rPr>
        <w:t xml:space="preserve">จำนวนเกษตรกร </w:t>
      </w:r>
      <w:r w:rsidR="0025390D">
        <w:rPr>
          <w:rFonts w:ascii="TH SarabunPSK" w:hAnsi="TH SarabunPSK" w:cs="TH SarabunPSK"/>
          <w:sz w:val="32"/>
          <w:szCs w:val="32"/>
        </w:rPr>
        <w:t xml:space="preserve">911 </w:t>
      </w:r>
      <w:r w:rsidR="0025390D">
        <w:rPr>
          <w:rFonts w:ascii="TH SarabunPSK" w:hAnsi="TH SarabunPSK" w:cs="TH SarabunPSK" w:hint="cs"/>
          <w:sz w:val="32"/>
          <w:szCs w:val="32"/>
          <w:cs/>
        </w:rPr>
        <w:t xml:space="preserve">ราย ประชากรโคนม </w:t>
      </w:r>
      <w:r w:rsidR="0025390D">
        <w:rPr>
          <w:rFonts w:ascii="TH SarabunPSK" w:hAnsi="TH SarabunPSK" w:cs="TH SarabunPSK"/>
          <w:sz w:val="32"/>
          <w:szCs w:val="32"/>
        </w:rPr>
        <w:t>46</w:t>
      </w:r>
      <w:r w:rsidR="001D44A8">
        <w:rPr>
          <w:rFonts w:ascii="TH SarabunPSK" w:hAnsi="TH SarabunPSK" w:cs="TH SarabunPSK"/>
          <w:sz w:val="32"/>
          <w:szCs w:val="32"/>
        </w:rPr>
        <w:t>,</w:t>
      </w:r>
      <w:r w:rsidR="0025390D">
        <w:rPr>
          <w:rFonts w:ascii="TH SarabunPSK" w:hAnsi="TH SarabunPSK" w:cs="TH SarabunPSK"/>
          <w:sz w:val="32"/>
          <w:szCs w:val="32"/>
        </w:rPr>
        <w:t xml:space="preserve">106 </w:t>
      </w:r>
      <w:r w:rsidR="0025390D">
        <w:rPr>
          <w:rFonts w:ascii="TH SarabunPSK" w:hAnsi="TH SarabunPSK" w:cs="TH SarabunPSK" w:hint="cs"/>
          <w:sz w:val="32"/>
          <w:szCs w:val="32"/>
          <w:cs/>
        </w:rPr>
        <w:t xml:space="preserve">ตัว </w:t>
      </w:r>
      <w:r w:rsidR="004D2D6A">
        <w:rPr>
          <w:rFonts w:ascii="TH SarabunPSK" w:hAnsi="TH SarabunPSK" w:cs="TH SarabunPSK" w:hint="cs"/>
          <w:sz w:val="32"/>
          <w:szCs w:val="32"/>
          <w:cs/>
        </w:rPr>
        <w:t>ปริมาณ</w:t>
      </w:r>
      <w:r w:rsidR="00B85713">
        <w:rPr>
          <w:rFonts w:ascii="TH SarabunPSK" w:hAnsi="TH SarabunPSK" w:cs="TH SarabunPSK" w:hint="cs"/>
          <w:sz w:val="32"/>
          <w:szCs w:val="32"/>
          <w:cs/>
        </w:rPr>
        <w:t xml:space="preserve">ผลผลิตน้ำนมดิบ </w:t>
      </w:r>
      <w:r w:rsidR="00B85713">
        <w:rPr>
          <w:rFonts w:ascii="TH SarabunPSK" w:hAnsi="TH SarabunPSK" w:cs="TH SarabunPSK"/>
          <w:sz w:val="32"/>
          <w:szCs w:val="32"/>
        </w:rPr>
        <w:t xml:space="preserve">234 </w:t>
      </w:r>
      <w:r w:rsidR="0025390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85713" w:rsidRPr="003925E7">
        <w:rPr>
          <w:rFonts w:ascii="TH SarabunPSK" w:hAnsi="TH SarabunPSK" w:cs="TH SarabunPSK"/>
          <w:sz w:val="32"/>
          <w:szCs w:val="32"/>
          <w:cs/>
        </w:rPr>
        <w:t xml:space="preserve">ตันต่อวัน </w:t>
      </w:r>
      <w:r w:rsidR="00174F36"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มีศูนย์รวบรวมน้ำนมดิบ</w:t>
      </w:r>
      <w:r w:rsidR="004D2D6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D2D6A">
        <w:rPr>
          <w:rFonts w:ascii="TH SarabunPSK" w:hAnsi="TH SarabunPSK" w:cs="TH SarabunPSK"/>
          <w:sz w:val="32"/>
          <w:szCs w:val="32"/>
        </w:rPr>
        <w:t xml:space="preserve">10 </w:t>
      </w:r>
      <w:r w:rsidR="004D2D6A">
        <w:rPr>
          <w:rFonts w:ascii="TH SarabunPSK" w:hAnsi="TH SarabunPSK" w:cs="TH SarabunPSK" w:hint="cs"/>
          <w:sz w:val="32"/>
          <w:szCs w:val="32"/>
          <w:cs/>
        </w:rPr>
        <w:t xml:space="preserve">สหกรณ์ </w:t>
      </w:r>
      <w:r w:rsidR="004D2D6A">
        <w:rPr>
          <w:rFonts w:ascii="TH SarabunPSK" w:hAnsi="TH SarabunPSK" w:cs="TH SarabunPSK"/>
          <w:sz w:val="32"/>
          <w:szCs w:val="32"/>
        </w:rPr>
        <w:t xml:space="preserve">2 </w:t>
      </w:r>
      <w:r w:rsidR="004D2D6A">
        <w:rPr>
          <w:rFonts w:ascii="TH SarabunPSK" w:hAnsi="TH SarabunPSK" w:cs="TH SarabunPSK" w:hint="cs"/>
          <w:sz w:val="32"/>
          <w:szCs w:val="32"/>
          <w:cs/>
        </w:rPr>
        <w:t>บริษัท</w:t>
      </w:r>
      <w:r w:rsidR="001D44A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93952">
        <w:rPr>
          <w:rFonts w:ascii="TH SarabunPSK" w:hAnsi="TH SarabunPSK" w:cs="TH SarabunPSK" w:hint="cs"/>
          <w:sz w:val="32"/>
          <w:szCs w:val="32"/>
          <w:cs/>
        </w:rPr>
        <w:t xml:space="preserve">(ข้อมูลเดือน กรกฎาคม </w:t>
      </w:r>
      <w:r w:rsidR="00C93952">
        <w:rPr>
          <w:rFonts w:ascii="TH SarabunPSK" w:hAnsi="TH SarabunPSK" w:cs="TH SarabunPSK"/>
          <w:sz w:val="32"/>
          <w:szCs w:val="32"/>
        </w:rPr>
        <w:t>2563</w:t>
      </w:r>
      <w:r w:rsidR="00C93952">
        <w:rPr>
          <w:rFonts w:ascii="TH SarabunPSK" w:hAnsi="TH SarabunPSK" w:cs="TH SarabunPSK" w:hint="cs"/>
          <w:sz w:val="32"/>
          <w:szCs w:val="32"/>
          <w:cs/>
        </w:rPr>
        <w:t>)</w:t>
      </w:r>
      <w:r w:rsidR="00FC45B1">
        <w:rPr>
          <w:rFonts w:ascii="TH SarabunPSK" w:hAnsi="TH SarabunPSK" w:cs="TH SarabunPSK" w:hint="cs"/>
          <w:sz w:val="32"/>
          <w:szCs w:val="32"/>
          <w:cs/>
        </w:rPr>
        <w:t xml:space="preserve"> หนึ่งในปัญหาสำคัญ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FC45B1">
        <w:rPr>
          <w:rFonts w:ascii="TH SarabunPSK" w:hAnsi="TH SarabunPSK" w:cs="TH SarabunPSK" w:hint="cs"/>
          <w:sz w:val="32"/>
          <w:szCs w:val="32"/>
          <w:cs/>
        </w:rPr>
        <w:t>ของการเลี้ยง</w:t>
      </w:r>
      <w:r w:rsidR="00E30DC3">
        <w:rPr>
          <w:rFonts w:ascii="TH SarabunPSK" w:hAnsi="TH SarabunPSK" w:cs="TH SarabunPSK" w:hint="cs"/>
          <w:sz w:val="32"/>
          <w:szCs w:val="32"/>
          <w:cs/>
        </w:rPr>
        <w:t>โคนมของ</w:t>
      </w:r>
      <w:r w:rsidR="00FC45B1">
        <w:rPr>
          <w:rFonts w:ascii="TH SarabunPSK" w:hAnsi="TH SarabunPSK" w:cs="TH SarabunPSK" w:hint="cs"/>
          <w:sz w:val="32"/>
          <w:szCs w:val="32"/>
          <w:cs/>
        </w:rPr>
        <w:t>เกษตรกร</w:t>
      </w:r>
      <w:r w:rsidR="00255D00">
        <w:rPr>
          <w:rFonts w:ascii="TH SarabunPSK" w:hAnsi="TH SarabunPSK" w:cs="TH SarabunPSK" w:hint="cs"/>
          <w:sz w:val="32"/>
          <w:szCs w:val="32"/>
          <w:cs/>
        </w:rPr>
        <w:t>คือการระบาดของโรคปากและเท้าเปื่อย ที่จะ</w:t>
      </w:r>
      <w:r w:rsidR="00255D00">
        <w:rPr>
          <w:rFonts w:ascii="TH SarabunPSK" w:hAnsi="TH SarabunPSK" w:cs="TH SarabunPSK"/>
          <w:sz w:val="32"/>
          <w:szCs w:val="32"/>
          <w:cs/>
        </w:rPr>
        <w:t>ส่งผลกระทบต่อสุขภาพสัตว์</w:t>
      </w:r>
      <w:r w:rsidR="00255D0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55D00" w:rsidRPr="003925E7">
        <w:rPr>
          <w:rFonts w:ascii="TH SarabunPSK" w:hAnsi="TH SarabunPSK" w:cs="TH SarabunPSK"/>
          <w:sz w:val="32"/>
          <w:szCs w:val="32"/>
          <w:cs/>
        </w:rPr>
        <w:t>ผลผลิต</w:t>
      </w:r>
      <w:r w:rsidR="00255D00">
        <w:rPr>
          <w:rFonts w:ascii="TH SarabunPSK" w:hAnsi="TH SarabunPSK" w:cs="TH SarabunPSK" w:hint="cs"/>
          <w:sz w:val="32"/>
          <w:szCs w:val="32"/>
          <w:cs/>
        </w:rPr>
        <w:t xml:space="preserve"> และทำให้เกษตรกรขาดรายได้จากการขายน้ำนมดิบ ตลอดจนมีค่าใช้จ่ายในการรักษาสัตว์ป่วย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255D00">
        <w:rPr>
          <w:rFonts w:ascii="TH SarabunPSK" w:hAnsi="TH SarabunPSK" w:cs="TH SarabunPSK" w:hint="cs"/>
          <w:sz w:val="32"/>
          <w:szCs w:val="32"/>
          <w:cs/>
        </w:rPr>
        <w:t xml:space="preserve"> และค่าบริหารจัดการฟาร์มที่เพิ่มขึ้น</w:t>
      </w:r>
      <w:r w:rsidR="006D263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D02C8">
        <w:rPr>
          <w:rFonts w:ascii="TH SarabunPSK" w:hAnsi="TH SarabunPSK" w:cs="TH SarabunPSK" w:hint="cs"/>
          <w:sz w:val="32"/>
          <w:szCs w:val="32"/>
          <w:cs/>
        </w:rPr>
        <w:t>การจะลดอุบัติการณ์ของโรคปากและเท้าเปื่อยในโคนม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5D02C8">
        <w:rPr>
          <w:rFonts w:ascii="TH SarabunPSK" w:hAnsi="TH SarabunPSK" w:cs="TH SarabunPSK" w:hint="cs"/>
          <w:sz w:val="32"/>
          <w:szCs w:val="32"/>
          <w:cs/>
        </w:rPr>
        <w:t xml:space="preserve">จะต้องมีการพัฒนา และปรับเปลี่ยนวิธีการให้เหมาะสมกับพื้นที่ </w:t>
      </w:r>
      <w:r w:rsidR="004D1056">
        <w:rPr>
          <w:rFonts w:ascii="TH SarabunPSK" w:hAnsi="TH SarabunPSK" w:cs="TH SarabunPSK" w:hint="cs"/>
          <w:sz w:val="32"/>
          <w:szCs w:val="32"/>
          <w:cs/>
        </w:rPr>
        <w:t>ซึ่งเจ้าหน้าที่กรมปศุสัตว์ผู้ปฏิบัติงาน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4D1056">
        <w:rPr>
          <w:rFonts w:ascii="TH SarabunPSK" w:hAnsi="TH SarabunPSK" w:cs="TH SarabunPSK" w:hint="cs"/>
          <w:sz w:val="32"/>
          <w:szCs w:val="32"/>
          <w:cs/>
        </w:rPr>
        <w:t>ระดับพื้นที่</w:t>
      </w:r>
      <w:r w:rsidR="001D44A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D1056">
        <w:rPr>
          <w:rFonts w:ascii="TH SarabunPSK" w:hAnsi="TH SarabunPSK" w:cs="TH SarabunPSK" w:hint="cs"/>
          <w:sz w:val="32"/>
          <w:szCs w:val="32"/>
          <w:cs/>
        </w:rPr>
        <w:t>ได้</w:t>
      </w:r>
      <w:r w:rsidR="001D44A8">
        <w:rPr>
          <w:rFonts w:ascii="TH SarabunPSK" w:hAnsi="TH SarabunPSK" w:cs="TH SarabunPSK" w:hint="cs"/>
          <w:sz w:val="32"/>
          <w:szCs w:val="32"/>
          <w:cs/>
        </w:rPr>
        <w:t>ดำเนินการ</w:t>
      </w:r>
      <w:r w:rsidR="004D1056">
        <w:rPr>
          <w:rFonts w:ascii="TH SarabunPSK" w:hAnsi="TH SarabunPSK" w:cs="TH SarabunPSK" w:hint="cs"/>
          <w:sz w:val="32"/>
          <w:szCs w:val="32"/>
          <w:cs/>
        </w:rPr>
        <w:t xml:space="preserve">ตามมาตรการ </w:t>
      </w:r>
      <w:r w:rsidR="001D44A8">
        <w:rPr>
          <w:rFonts w:ascii="TH SarabunPSK" w:hAnsi="TH SarabunPSK" w:cs="TH SarabunPSK" w:hint="cs"/>
          <w:sz w:val="32"/>
          <w:szCs w:val="32"/>
          <w:cs/>
        </w:rPr>
        <w:t>ป้องกันและควบคุม</w:t>
      </w:r>
      <w:r w:rsidR="004D1056">
        <w:rPr>
          <w:rFonts w:ascii="TH SarabunPSK" w:hAnsi="TH SarabunPSK" w:cs="TH SarabunPSK" w:hint="cs"/>
          <w:sz w:val="32"/>
          <w:szCs w:val="32"/>
          <w:cs/>
        </w:rPr>
        <w:t xml:space="preserve">โรค </w:t>
      </w:r>
      <w:r w:rsidR="00B363E2">
        <w:rPr>
          <w:rFonts w:ascii="TH SarabunPSK" w:hAnsi="TH SarabunPSK" w:cs="TH SarabunPSK" w:hint="cs"/>
          <w:sz w:val="32"/>
          <w:szCs w:val="32"/>
          <w:cs/>
        </w:rPr>
        <w:t>ตามหลักการระบาดวิทยา</w:t>
      </w:r>
      <w:r w:rsidR="004D1056">
        <w:rPr>
          <w:rFonts w:ascii="TH SarabunPSK" w:hAnsi="TH SarabunPSK" w:cs="TH SarabunPSK" w:hint="cs"/>
          <w:sz w:val="32"/>
          <w:szCs w:val="32"/>
          <w:cs/>
        </w:rPr>
        <w:t>ของกรมปศุสัตว์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4D1056">
        <w:rPr>
          <w:rFonts w:ascii="TH SarabunPSK" w:hAnsi="TH SarabunPSK" w:cs="TH SarabunPSK" w:hint="cs"/>
          <w:sz w:val="32"/>
          <w:szCs w:val="32"/>
          <w:cs/>
        </w:rPr>
        <w:t xml:space="preserve">เช่น การเสริมสร้างภูมิคุ้มกันโรค การทำลายเชื้อโรคในพื้นที่เสี่ยง การเข้มงวดการเคลื่อนย้ายสัตว์ 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4D1056">
        <w:rPr>
          <w:rFonts w:ascii="TH SarabunPSK" w:hAnsi="TH SarabunPSK" w:cs="TH SarabunPSK" w:hint="cs"/>
          <w:sz w:val="32"/>
          <w:szCs w:val="32"/>
          <w:cs/>
        </w:rPr>
        <w:t>การสร้างเครือข่ายเฝ้าระวังโรคในพื้นที่ ตลอดจนการประชาสัมพันธ์สร้างการรับรู้ให้แก่เกษตรกร เป็นต้น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5D02C8">
        <w:rPr>
          <w:rFonts w:ascii="TH SarabunPSK" w:hAnsi="TH SarabunPSK" w:cs="TH SarabunPSK" w:hint="cs"/>
          <w:sz w:val="32"/>
          <w:szCs w:val="32"/>
          <w:cs/>
        </w:rPr>
        <w:lastRenderedPageBreak/>
        <w:t>แต่อย่างไรก็ตามยังคงพบการระบาดของโรคปากและเท้าเปื่อยในฟาร์มโคนมอยู่เป็นประจำ</w:t>
      </w:r>
      <w:r w:rsidR="004D1056">
        <w:rPr>
          <w:rFonts w:ascii="TH SarabunPSK" w:hAnsi="TH SarabunPSK" w:cs="TH SarabunPSK" w:hint="cs"/>
          <w:sz w:val="32"/>
          <w:szCs w:val="32"/>
          <w:cs/>
        </w:rPr>
        <w:t xml:space="preserve"> ความ</w:t>
      </w:r>
      <w:r w:rsidR="00D96C6F">
        <w:rPr>
          <w:rFonts w:ascii="TH SarabunPSK" w:hAnsi="TH SarabunPSK" w:cs="TH SarabunPSK" w:hint="cs"/>
          <w:sz w:val="32"/>
          <w:szCs w:val="32"/>
          <w:cs/>
        </w:rPr>
        <w:t xml:space="preserve">สำเร็จในการเฝ้าระวัง ป้องกัน </w:t>
      </w:r>
      <w:r w:rsidR="008949BC">
        <w:rPr>
          <w:rFonts w:ascii="TH SarabunPSK" w:hAnsi="TH SarabunPSK" w:cs="TH SarabunPSK" w:hint="cs"/>
          <w:sz w:val="32"/>
          <w:szCs w:val="32"/>
          <w:cs/>
        </w:rPr>
        <w:t>และ</w:t>
      </w:r>
      <w:r w:rsidR="00D96C6F">
        <w:rPr>
          <w:rFonts w:ascii="TH SarabunPSK" w:hAnsi="TH SarabunPSK" w:cs="TH SarabunPSK" w:hint="cs"/>
          <w:sz w:val="32"/>
          <w:szCs w:val="32"/>
          <w:cs/>
        </w:rPr>
        <w:t xml:space="preserve">ควบคุมโรคจะมีประสิทธิภาพ </w:t>
      </w:r>
      <w:r w:rsidR="004D1056">
        <w:rPr>
          <w:rFonts w:ascii="TH SarabunPSK" w:hAnsi="TH SarabunPSK" w:cs="TH SarabunPSK" w:hint="cs"/>
          <w:sz w:val="32"/>
          <w:szCs w:val="32"/>
          <w:cs/>
        </w:rPr>
        <w:t>เห็นผลจริงได้</w:t>
      </w:r>
      <w:r w:rsidR="00D96C6F">
        <w:rPr>
          <w:rFonts w:ascii="TH SarabunPSK" w:hAnsi="TH SarabunPSK" w:cs="TH SarabunPSK" w:hint="cs"/>
          <w:sz w:val="32"/>
          <w:szCs w:val="32"/>
          <w:cs/>
        </w:rPr>
        <w:t xml:space="preserve"> และยั่งยืน </w:t>
      </w:r>
      <w:r w:rsidR="005D02C8">
        <w:rPr>
          <w:rFonts w:ascii="TH SarabunPSK" w:hAnsi="TH SarabunPSK" w:cs="TH SarabunPSK" w:hint="cs"/>
          <w:sz w:val="32"/>
          <w:szCs w:val="32"/>
          <w:cs/>
        </w:rPr>
        <w:t xml:space="preserve">นอกเหนือจากปัจจัยด้านนโยบายของกรมปศุสัตว์แล้ว </w:t>
      </w:r>
      <w:r w:rsidR="00D96C6F">
        <w:rPr>
          <w:rFonts w:ascii="TH SarabunPSK" w:hAnsi="TH SarabunPSK" w:cs="TH SarabunPSK" w:hint="cs"/>
          <w:sz w:val="32"/>
          <w:szCs w:val="32"/>
          <w:cs/>
        </w:rPr>
        <w:t>จะต้องได้รับความร่วมมือ</w:t>
      </w:r>
      <w:r w:rsidR="004D1056">
        <w:rPr>
          <w:rFonts w:ascii="TH SarabunPSK" w:hAnsi="TH SarabunPSK" w:cs="TH SarabunPSK" w:hint="cs"/>
          <w:sz w:val="32"/>
          <w:szCs w:val="32"/>
          <w:cs/>
        </w:rPr>
        <w:t>จาก</w:t>
      </w:r>
      <w:r w:rsidR="00D96C6F">
        <w:rPr>
          <w:rFonts w:ascii="TH SarabunPSK" w:hAnsi="TH SarabunPSK" w:cs="TH SarabunPSK" w:hint="cs"/>
          <w:sz w:val="32"/>
          <w:szCs w:val="32"/>
          <w:cs/>
        </w:rPr>
        <w:t xml:space="preserve">หลายภาคส่วนทั้งระหว่างหน่วยงานภาครัฐด้วยกันเอง </w:t>
      </w:r>
      <w:r w:rsidR="005D02C8">
        <w:rPr>
          <w:rFonts w:ascii="TH SarabunPSK" w:hAnsi="TH SarabunPSK" w:cs="TH SarabunPSK" w:hint="cs"/>
          <w:sz w:val="32"/>
          <w:szCs w:val="32"/>
          <w:cs/>
        </w:rPr>
        <w:t>โดยเฉพาะอย่างยิ่งกับ</w:t>
      </w:r>
      <w:r w:rsidR="00D96C6F">
        <w:rPr>
          <w:rFonts w:ascii="TH SarabunPSK" w:hAnsi="TH SarabunPSK" w:cs="TH SarabunPSK" w:hint="cs"/>
          <w:sz w:val="32"/>
          <w:szCs w:val="32"/>
          <w:cs/>
        </w:rPr>
        <w:t>กลุ่มเกษตรกรผู้เลี้ยงโคนมในพื้นที่</w:t>
      </w:r>
      <w:r w:rsidR="005D02C8">
        <w:rPr>
          <w:rFonts w:ascii="TH SarabunPSK" w:hAnsi="TH SarabunPSK" w:cs="TH SarabunPSK" w:hint="cs"/>
          <w:sz w:val="32"/>
          <w:szCs w:val="32"/>
          <w:cs/>
        </w:rPr>
        <w:t xml:space="preserve"> ที่เป็นผู้ที่จะได้รับผลกระทบโดยตรงเมื่อเกิดการระบาดของโรค</w:t>
      </w:r>
      <w:r w:rsidR="00125DCD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5378A0D1" w14:textId="3CBF4258" w:rsidR="004D1056" w:rsidRDefault="00125DCD" w:rsidP="009269D7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ดังนั้นการศึกษาข้อมูล</w:t>
      </w:r>
      <w:r>
        <w:rPr>
          <w:rFonts w:ascii="TH SarabunPSK" w:hAnsi="TH SarabunPSK" w:cs="TH SarabunPSK"/>
          <w:sz w:val="32"/>
          <w:szCs w:val="32"/>
          <w:cs/>
        </w:rPr>
        <w:t>ความรู้ ทัศนคติ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>และพฤติกรร</w:t>
      </w:r>
      <w:r>
        <w:rPr>
          <w:rFonts w:ascii="TH SarabunPSK" w:hAnsi="TH SarabunPSK" w:cs="TH SarabunPSK" w:hint="cs"/>
          <w:sz w:val="32"/>
          <w:szCs w:val="32"/>
          <w:cs/>
        </w:rPr>
        <w:t>มการป้องกันโรคปากและเท้าเปื่อย</w:t>
      </w:r>
      <w:r w:rsidRPr="003925E7">
        <w:rPr>
          <w:rFonts w:ascii="TH SarabunPSK" w:hAnsi="TH SarabunPSK" w:cs="TH SarabunPSK"/>
          <w:sz w:val="32"/>
          <w:szCs w:val="32"/>
          <w:cs/>
        </w:rPr>
        <w:t>ของเกษตรกรผู้เลี้ยงโคนม</w:t>
      </w:r>
      <w:r>
        <w:rPr>
          <w:rFonts w:ascii="TH SarabunPSK" w:hAnsi="TH SarabunPSK" w:cs="TH SarabunPSK" w:hint="cs"/>
          <w:sz w:val="32"/>
          <w:szCs w:val="32"/>
          <w:cs/>
        </w:rPr>
        <w:t>ในพื้นที่</w:t>
      </w:r>
      <w:r w:rsidR="00EA5154">
        <w:rPr>
          <w:rFonts w:ascii="TH SarabunPSK" w:hAnsi="TH SarabunPSK" w:cs="TH SarabunPSK" w:hint="cs"/>
          <w:sz w:val="32"/>
          <w:szCs w:val="32"/>
          <w:cs/>
        </w:rPr>
        <w:t>จะทำให้ทราบ และเข้าใจถึงปัจจัยจากเกษตรกรที่จะส่งผล</w:t>
      </w:r>
      <w:r w:rsidR="00813BD8">
        <w:rPr>
          <w:rFonts w:ascii="TH SarabunPSK" w:hAnsi="TH SarabunPSK" w:cs="TH SarabunPSK" w:hint="cs"/>
          <w:sz w:val="32"/>
          <w:szCs w:val="32"/>
          <w:cs/>
        </w:rPr>
        <w:t>ต่อความสำเร็จในการ</w:t>
      </w:r>
      <w:r w:rsidR="009D42F4">
        <w:rPr>
          <w:rFonts w:ascii="TH SarabunPSK" w:hAnsi="TH SarabunPSK" w:cs="TH SarabunPSK" w:hint="cs"/>
          <w:sz w:val="32"/>
          <w:szCs w:val="32"/>
          <w:cs/>
        </w:rPr>
        <w:t>ป้อง</w:t>
      </w:r>
      <w:r w:rsidR="00813BD8">
        <w:rPr>
          <w:rFonts w:ascii="TH SarabunPSK" w:hAnsi="TH SarabunPSK" w:cs="TH SarabunPSK" w:hint="cs"/>
          <w:sz w:val="32"/>
          <w:szCs w:val="32"/>
          <w:cs/>
        </w:rPr>
        <w:t>โรคปากและเท้าเปื่อย</w:t>
      </w:r>
      <w:r w:rsidR="008949B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D42F4">
        <w:rPr>
          <w:rFonts w:ascii="TH SarabunPSK" w:hAnsi="TH SarabunPSK" w:cs="TH SarabunPSK" w:hint="cs"/>
          <w:sz w:val="32"/>
          <w:szCs w:val="32"/>
          <w:cs/>
        </w:rPr>
        <w:t>และหาแนวทางในการเสริมสร้างความรู้ความเข้าใจที่เหมาะสมสำหรับเกษตรกร</w:t>
      </w:r>
      <w:r w:rsidR="00C35952">
        <w:rPr>
          <w:rFonts w:ascii="TH SarabunPSK" w:hAnsi="TH SarabunPSK" w:cs="TH SarabunPSK"/>
          <w:sz w:val="32"/>
          <w:szCs w:val="32"/>
          <w:cs/>
        </w:rPr>
        <w:br/>
      </w:r>
      <w:r w:rsidR="009D42F4">
        <w:rPr>
          <w:rFonts w:ascii="TH SarabunPSK" w:hAnsi="TH SarabunPSK" w:cs="TH SarabunPSK" w:hint="cs"/>
          <w:sz w:val="32"/>
          <w:szCs w:val="32"/>
          <w:cs/>
        </w:rPr>
        <w:t xml:space="preserve"> เพื่อปรับเปลี่ยนทัศนคติและพฤติกรรมการป้องกันโรคปากและเท้าเปื่อยให้มีประสิทธิภาพเพิ่มขึ้น </w:t>
      </w:r>
    </w:p>
    <w:p w14:paraId="1516D43C" w14:textId="670AFFBA" w:rsidR="00727CE1" w:rsidRPr="00C35952" w:rsidRDefault="00727CE1" w:rsidP="00C35952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6FA7986F" w14:textId="77777777" w:rsidR="00F8306B" w:rsidRDefault="00C95668" w:rsidP="00F8306B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บทวิเคราะห์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/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แนวคิด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/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ข้อเสนอ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แผนงาน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/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โครงการ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) </w:t>
      </w:r>
      <w:r w:rsidR="00A113CD" w:rsidRPr="003925E7">
        <w:rPr>
          <w:rFonts w:ascii="TH SarabunPSK" w:hAnsi="TH SarabunPSK" w:cs="TH SarabunPSK"/>
          <w:b/>
          <w:bCs/>
          <w:sz w:val="32"/>
          <w:szCs w:val="32"/>
          <w:cs/>
        </w:rPr>
        <w:t>ที่ผู้ประเมินจะพัฒนา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งาน</w:t>
      </w:r>
    </w:p>
    <w:p w14:paraId="183FF33C" w14:textId="77777777" w:rsidR="00F8306B" w:rsidRPr="00F8306B" w:rsidRDefault="00110768" w:rsidP="00722AE6">
      <w:pPr>
        <w:pStyle w:val="ListParagraph"/>
        <w:numPr>
          <w:ilvl w:val="0"/>
          <w:numId w:val="6"/>
        </w:numPr>
        <w:ind w:left="1843" w:hanging="283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F8306B">
        <w:rPr>
          <w:rFonts w:ascii="TH SarabunPSK" w:hAnsi="TH SarabunPSK" w:cs="TH SarabunPSK" w:hint="cs"/>
          <w:sz w:val="32"/>
          <w:szCs w:val="32"/>
          <w:cs/>
        </w:rPr>
        <w:t>นอกเหนือจากนโยบาย</w:t>
      </w:r>
      <w:r w:rsidR="00FD0183" w:rsidRPr="00F8306B">
        <w:rPr>
          <w:rFonts w:ascii="TH SarabunPSK" w:hAnsi="TH SarabunPSK" w:cs="TH SarabunPSK" w:hint="cs"/>
          <w:sz w:val="32"/>
          <w:szCs w:val="32"/>
          <w:cs/>
        </w:rPr>
        <w:t>การปฏิบัติใน</w:t>
      </w:r>
      <w:r w:rsidRPr="00F8306B">
        <w:rPr>
          <w:rFonts w:ascii="TH SarabunPSK" w:hAnsi="TH SarabunPSK" w:cs="TH SarabunPSK" w:hint="cs"/>
          <w:sz w:val="32"/>
          <w:szCs w:val="32"/>
          <w:cs/>
        </w:rPr>
        <w:t>การป้องกัน</w:t>
      </w:r>
      <w:r w:rsidR="00FD0183" w:rsidRPr="00F8306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F8306B">
        <w:rPr>
          <w:rFonts w:ascii="TH SarabunPSK" w:hAnsi="TH SarabunPSK" w:cs="TH SarabunPSK" w:hint="cs"/>
          <w:sz w:val="32"/>
          <w:szCs w:val="32"/>
          <w:cs/>
        </w:rPr>
        <w:t>และควบคุมโรคของกรมปศุสัตว์</w:t>
      </w:r>
      <w:r w:rsidR="00FD0183" w:rsidRPr="00F8306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F8306B">
        <w:rPr>
          <w:rFonts w:ascii="TH SarabunPSK" w:hAnsi="TH SarabunPSK" w:cs="TH SarabunPSK"/>
          <w:sz w:val="32"/>
          <w:szCs w:val="32"/>
          <w:cs/>
        </w:rPr>
        <w:br/>
      </w:r>
      <w:r w:rsidR="00AB7928" w:rsidRPr="00F8306B">
        <w:rPr>
          <w:rFonts w:ascii="TH SarabunPSK" w:hAnsi="TH SarabunPSK" w:cs="TH SarabunPSK" w:hint="cs"/>
          <w:sz w:val="32"/>
          <w:szCs w:val="32"/>
          <w:cs/>
        </w:rPr>
        <w:t>การมีข้อมูลพื้นฐาน</w:t>
      </w:r>
      <w:r w:rsidR="009C6B90" w:rsidRPr="00F8306B">
        <w:rPr>
          <w:rFonts w:ascii="TH SarabunPSK" w:hAnsi="TH SarabunPSK" w:cs="TH SarabunPSK" w:hint="cs"/>
          <w:sz w:val="32"/>
          <w:szCs w:val="32"/>
          <w:cs/>
        </w:rPr>
        <w:t xml:space="preserve"> และข้อมูลเชิงลึก</w:t>
      </w:r>
      <w:r w:rsidR="00AB7928" w:rsidRPr="00F8306B">
        <w:rPr>
          <w:rFonts w:ascii="TH SarabunPSK" w:hAnsi="TH SarabunPSK" w:cs="TH SarabunPSK" w:hint="cs"/>
          <w:sz w:val="32"/>
          <w:szCs w:val="32"/>
          <w:cs/>
        </w:rPr>
        <w:t>ของเกษตรกร</w:t>
      </w:r>
      <w:r w:rsidR="00064BF0" w:rsidRPr="00F8306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C6B90" w:rsidRPr="00F8306B">
        <w:rPr>
          <w:rFonts w:ascii="TH SarabunPSK" w:hAnsi="TH SarabunPSK" w:cs="TH SarabunPSK" w:hint="cs"/>
          <w:sz w:val="32"/>
          <w:szCs w:val="32"/>
          <w:cs/>
        </w:rPr>
        <w:t>จะทำให้เจ้าหน้าที่เข้าใจ</w:t>
      </w:r>
      <w:r w:rsidR="00BC7F02" w:rsidRPr="00F8306B">
        <w:rPr>
          <w:rFonts w:ascii="TH SarabunPSK" w:hAnsi="TH SarabunPSK" w:cs="TH SarabunPSK" w:hint="cs"/>
          <w:sz w:val="32"/>
          <w:szCs w:val="32"/>
          <w:cs/>
        </w:rPr>
        <w:t>ปัญหาและ</w:t>
      </w:r>
      <w:r w:rsidR="00F8306B">
        <w:rPr>
          <w:rFonts w:ascii="TH SarabunPSK" w:hAnsi="TH SarabunPSK" w:cs="TH SarabunPSK" w:hint="cs"/>
          <w:sz w:val="32"/>
          <w:szCs w:val="32"/>
          <w:cs/>
        </w:rPr>
        <w:t>บริบทของพื้นที่ปฏิบัติงาน</w:t>
      </w:r>
    </w:p>
    <w:p w14:paraId="55FC5EAA" w14:textId="77777777" w:rsidR="00F8306B" w:rsidRPr="00F8306B" w:rsidRDefault="00981AC4" w:rsidP="00722AE6">
      <w:pPr>
        <w:pStyle w:val="ListParagraph"/>
        <w:numPr>
          <w:ilvl w:val="0"/>
          <w:numId w:val="6"/>
        </w:numPr>
        <w:ind w:left="1843" w:hanging="283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F8306B">
        <w:rPr>
          <w:rFonts w:ascii="TH SarabunPSK" w:hAnsi="TH SarabunPSK" w:cs="TH SarabunPSK"/>
          <w:sz w:val="32"/>
          <w:szCs w:val="32"/>
          <w:cs/>
        </w:rPr>
        <w:t>การศึกษา ความรู้ ทัศนคติและ</w:t>
      </w:r>
      <w:r w:rsidR="00C35952" w:rsidRPr="00F8306B">
        <w:rPr>
          <w:rFonts w:ascii="TH SarabunPSK" w:hAnsi="TH SarabunPSK" w:cs="TH SarabunPSK"/>
          <w:sz w:val="32"/>
          <w:szCs w:val="32"/>
          <w:cs/>
        </w:rPr>
        <w:t>และพฤติกรร</w:t>
      </w:r>
      <w:r w:rsidR="00C35952" w:rsidRPr="00F8306B">
        <w:rPr>
          <w:rFonts w:ascii="TH SarabunPSK" w:hAnsi="TH SarabunPSK" w:cs="TH SarabunPSK" w:hint="cs"/>
          <w:sz w:val="32"/>
          <w:szCs w:val="32"/>
          <w:cs/>
        </w:rPr>
        <w:t>มการป้องกันโรคปากและเท้าเปื่อย</w:t>
      </w:r>
      <w:r w:rsidR="00F8306B">
        <w:rPr>
          <w:rFonts w:ascii="TH SarabunPSK" w:hAnsi="TH SarabunPSK" w:cs="TH SarabunPSK" w:hint="cs"/>
          <w:sz w:val="32"/>
          <w:szCs w:val="32"/>
          <w:cs/>
        </w:rPr>
        <w:br/>
      </w:r>
      <w:r w:rsidR="00C35952" w:rsidRPr="00F8306B">
        <w:rPr>
          <w:rFonts w:ascii="TH SarabunPSK" w:hAnsi="TH SarabunPSK" w:cs="TH SarabunPSK" w:hint="cs"/>
          <w:sz w:val="32"/>
          <w:szCs w:val="32"/>
          <w:cs/>
        </w:rPr>
        <w:t>ของเกษตรกรผู้</w:t>
      </w:r>
      <w:r w:rsidRPr="00F8306B">
        <w:rPr>
          <w:rFonts w:ascii="TH SarabunPSK" w:hAnsi="TH SarabunPSK" w:cs="TH SarabunPSK"/>
          <w:sz w:val="32"/>
          <w:szCs w:val="32"/>
          <w:cs/>
        </w:rPr>
        <w:t>เลี้ยงโคนม</w:t>
      </w:r>
      <w:r w:rsidR="00C35952" w:rsidRPr="00F8306B">
        <w:rPr>
          <w:rFonts w:ascii="TH SarabunPSK" w:hAnsi="TH SarabunPSK" w:cs="TH SarabunPSK" w:hint="cs"/>
          <w:sz w:val="32"/>
          <w:szCs w:val="32"/>
          <w:cs/>
        </w:rPr>
        <w:t xml:space="preserve"> จะเป็น</w:t>
      </w:r>
      <w:r w:rsidR="00C35952" w:rsidRPr="00F8306B">
        <w:rPr>
          <w:rFonts w:ascii="TH SarabunPSK" w:hAnsi="TH SarabunPSK" w:cs="TH SarabunPSK"/>
          <w:sz w:val="32"/>
          <w:szCs w:val="32"/>
          <w:cs/>
        </w:rPr>
        <w:t>ข้อมูลพื้นฐาน</w:t>
      </w:r>
      <w:r w:rsidR="00C35952" w:rsidRPr="00F8306B">
        <w:rPr>
          <w:rFonts w:ascii="TH SarabunPSK" w:hAnsi="TH SarabunPSK" w:cs="TH SarabunPSK" w:hint="cs"/>
          <w:sz w:val="32"/>
          <w:szCs w:val="32"/>
          <w:cs/>
        </w:rPr>
        <w:t>ให้เจ้</w:t>
      </w:r>
      <w:r w:rsidR="00564D91" w:rsidRPr="00F8306B">
        <w:rPr>
          <w:rFonts w:ascii="TH SarabunPSK" w:hAnsi="TH SarabunPSK" w:cs="TH SarabunPSK" w:hint="cs"/>
          <w:sz w:val="32"/>
          <w:szCs w:val="32"/>
          <w:cs/>
        </w:rPr>
        <w:t>าหน้าที่ผู้รับผิดชอบระดับพื้นที่</w:t>
      </w:r>
      <w:r w:rsidR="00C35952" w:rsidRPr="00F8306B">
        <w:rPr>
          <w:rFonts w:ascii="TH SarabunPSK" w:hAnsi="TH SarabunPSK" w:cs="TH SarabunPSK" w:hint="cs"/>
          <w:sz w:val="32"/>
          <w:szCs w:val="32"/>
          <w:cs/>
        </w:rPr>
        <w:t>นำไป</w:t>
      </w:r>
      <w:r w:rsidR="00696032" w:rsidRPr="00F8306B">
        <w:rPr>
          <w:rFonts w:ascii="TH SarabunPSK" w:hAnsi="TH SarabunPSK" w:cs="TH SarabunPSK" w:hint="cs"/>
          <w:sz w:val="32"/>
          <w:szCs w:val="32"/>
          <w:cs/>
        </w:rPr>
        <w:t>ข้อมูลประกอบ</w:t>
      </w:r>
      <w:r w:rsidR="00C35952" w:rsidRPr="00F8306B">
        <w:rPr>
          <w:rFonts w:ascii="TH SarabunPSK" w:hAnsi="TH SarabunPSK" w:cs="TH SarabunPSK" w:hint="cs"/>
          <w:sz w:val="32"/>
          <w:szCs w:val="32"/>
          <w:cs/>
        </w:rPr>
        <w:t>ปฏิบัติงานได้เพื่อให้มาตรการป้อง</w:t>
      </w:r>
      <w:r w:rsidR="00F8306B">
        <w:rPr>
          <w:rFonts w:ascii="TH SarabunPSK" w:hAnsi="TH SarabunPSK" w:cs="TH SarabunPSK" w:hint="cs"/>
          <w:sz w:val="32"/>
          <w:szCs w:val="32"/>
          <w:cs/>
        </w:rPr>
        <w:t>กันโรคระดับพื้นที่เกิดผลสัมฤทธิ์</w:t>
      </w:r>
    </w:p>
    <w:p w14:paraId="358F6D16" w14:textId="4DC87CBE" w:rsidR="00BC7F02" w:rsidRPr="00F8306B" w:rsidRDefault="00FE13D7" w:rsidP="00722AE6">
      <w:pPr>
        <w:pStyle w:val="ListParagraph"/>
        <w:numPr>
          <w:ilvl w:val="0"/>
          <w:numId w:val="6"/>
        </w:numPr>
        <w:ind w:left="1843" w:hanging="283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F8306B">
        <w:rPr>
          <w:rFonts w:ascii="TH SarabunPSK" w:hAnsi="TH SarabunPSK" w:cs="TH SarabunPSK" w:hint="cs"/>
          <w:sz w:val="32"/>
          <w:szCs w:val="32"/>
          <w:cs/>
        </w:rPr>
        <w:t>สามารถจัดจำแนกความรุนแรงของปัญหาได้ และทราบถึงกลุ่มปัญหาในกลุ่มฟาร์ม</w:t>
      </w:r>
      <w:r w:rsidR="00174F36" w:rsidRPr="00F8306B">
        <w:rPr>
          <w:rFonts w:ascii="TH SarabunPSK" w:hAnsi="TH SarabunPSK" w:cs="TH SarabunPSK"/>
          <w:sz w:val="32"/>
          <w:szCs w:val="32"/>
          <w:cs/>
        </w:rPr>
        <w:br/>
      </w:r>
      <w:r w:rsidRPr="00F8306B">
        <w:rPr>
          <w:rFonts w:ascii="TH SarabunPSK" w:hAnsi="TH SarabunPSK" w:cs="TH SarabunPSK" w:hint="cs"/>
          <w:sz w:val="32"/>
          <w:szCs w:val="32"/>
          <w:cs/>
        </w:rPr>
        <w:t xml:space="preserve">ที่ควรจะต้องแก้ไขอย่างเร่งด่วน </w:t>
      </w:r>
      <w:r w:rsidR="00BC7F02" w:rsidRPr="00F8306B">
        <w:rPr>
          <w:rFonts w:ascii="TH SarabunPSK" w:hAnsi="TH SarabunPSK" w:cs="TH SarabunPSK" w:hint="cs"/>
          <w:sz w:val="32"/>
          <w:szCs w:val="32"/>
          <w:cs/>
        </w:rPr>
        <w:t xml:space="preserve"> และสามารถติดตามประเมินผลได้ </w:t>
      </w:r>
    </w:p>
    <w:p w14:paraId="1E20954A" w14:textId="77777777" w:rsidR="00F341BA" w:rsidRPr="003925E7" w:rsidRDefault="00C95668" w:rsidP="00F341BA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ab/>
      </w:r>
      <w:r w:rsidR="00A113CD" w:rsidRPr="003925E7">
        <w:rPr>
          <w:rFonts w:ascii="TH SarabunPSK" w:hAnsi="TH SarabunPSK" w:cs="TH SarabunPSK"/>
          <w:b/>
          <w:bCs/>
          <w:sz w:val="32"/>
          <w:szCs w:val="32"/>
        </w:rPr>
        <w:t xml:space="preserve"> 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ผลที่คาดว่าจะได้รับ</w:t>
      </w:r>
    </w:p>
    <w:p w14:paraId="27EA4A73" w14:textId="53FA3E9B" w:rsidR="00564D91" w:rsidRDefault="00B500E9" w:rsidP="00722AE6">
      <w:pPr>
        <w:pStyle w:val="ListParagraph"/>
        <w:numPr>
          <w:ilvl w:val="0"/>
          <w:numId w:val="7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ได้ทราบ</w:t>
      </w:r>
      <w:r w:rsidR="00564D91">
        <w:rPr>
          <w:rFonts w:ascii="TH SarabunPSK" w:hAnsi="TH SarabunPSK" w:cs="TH SarabunPSK" w:hint="cs"/>
          <w:sz w:val="32"/>
          <w:szCs w:val="32"/>
          <w:cs/>
        </w:rPr>
        <w:t xml:space="preserve">สถานะความรู้ ทัศนคติ </w:t>
      </w:r>
      <w:r w:rsidRPr="00B500E9">
        <w:rPr>
          <w:rFonts w:ascii="TH SarabunPSK" w:hAnsi="TH SarabunPSK" w:cs="TH SarabunPSK"/>
          <w:sz w:val="32"/>
          <w:szCs w:val="32"/>
          <w:cs/>
        </w:rPr>
        <w:t>และพฤติกรร</w:t>
      </w:r>
      <w:r w:rsidRPr="00B500E9">
        <w:rPr>
          <w:rFonts w:ascii="TH SarabunPSK" w:hAnsi="TH SarabunPSK" w:cs="TH SarabunPSK" w:hint="cs"/>
          <w:sz w:val="32"/>
          <w:szCs w:val="32"/>
          <w:cs/>
        </w:rPr>
        <w:t>มการป้องกันโรคปากและเท้าเปื่อย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Pr="00B500E9">
        <w:rPr>
          <w:rFonts w:ascii="TH SarabunPSK" w:hAnsi="TH SarabunPSK" w:cs="TH SarabunPSK"/>
          <w:sz w:val="32"/>
          <w:szCs w:val="32"/>
          <w:cs/>
        </w:rPr>
        <w:t>ของเกษตรกรผู้เลี้ยงโคนม</w:t>
      </w:r>
      <w:r w:rsidRPr="00B500E9">
        <w:rPr>
          <w:rFonts w:ascii="TH SarabunPSK" w:hAnsi="TH SarabunPSK" w:cs="TH SarabunPSK" w:hint="cs"/>
          <w:sz w:val="32"/>
          <w:szCs w:val="32"/>
          <w:cs/>
        </w:rPr>
        <w:t>ในพื้นที่จังหวัดเชียงใหม่</w:t>
      </w:r>
    </w:p>
    <w:p w14:paraId="5EDBCF62" w14:textId="77777777" w:rsidR="004E2F9C" w:rsidRDefault="006321AC" w:rsidP="00722AE6">
      <w:pPr>
        <w:pStyle w:val="ListParagraph"/>
        <w:numPr>
          <w:ilvl w:val="0"/>
          <w:numId w:val="7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64D91">
        <w:rPr>
          <w:rFonts w:ascii="TH SarabunPSK" w:hAnsi="TH SarabunPSK" w:cs="TH SarabunPSK"/>
          <w:sz w:val="32"/>
          <w:szCs w:val="32"/>
          <w:cs/>
        </w:rPr>
        <w:t>ได้ทราบ</w:t>
      </w:r>
      <w:r w:rsidR="00420B61" w:rsidRPr="00564D91">
        <w:rPr>
          <w:rFonts w:ascii="TH SarabunPSK" w:hAnsi="TH SarabunPSK" w:cs="TH SarabunPSK"/>
          <w:sz w:val="32"/>
          <w:szCs w:val="32"/>
          <w:cs/>
        </w:rPr>
        <w:t>ปัจจัยที่เกี่ยวข้องที่ส่งผล</w:t>
      </w:r>
      <w:r w:rsidR="00C46E97" w:rsidRPr="00564D91">
        <w:rPr>
          <w:rFonts w:ascii="TH SarabunPSK" w:hAnsi="TH SarabunPSK" w:cs="TH SarabunPSK"/>
          <w:sz w:val="32"/>
          <w:szCs w:val="32"/>
          <w:cs/>
        </w:rPr>
        <w:t>ต่อ</w:t>
      </w:r>
      <w:r w:rsidR="00564D91">
        <w:rPr>
          <w:rFonts w:ascii="TH SarabunPSK" w:hAnsi="TH SarabunPSK" w:cs="TH SarabunPSK" w:hint="cs"/>
          <w:sz w:val="32"/>
          <w:szCs w:val="32"/>
          <w:cs/>
        </w:rPr>
        <w:t>พฤติกรรมการป้องกันโรค</w:t>
      </w:r>
      <w:r w:rsidR="00564D91" w:rsidRPr="00B500E9">
        <w:rPr>
          <w:rFonts w:ascii="TH SarabunPSK" w:hAnsi="TH SarabunPSK" w:cs="TH SarabunPSK" w:hint="cs"/>
          <w:sz w:val="32"/>
          <w:szCs w:val="32"/>
          <w:cs/>
        </w:rPr>
        <w:t>ปากและเท้าเปื่อย</w:t>
      </w:r>
      <w:r w:rsidR="00174F36">
        <w:rPr>
          <w:rFonts w:ascii="TH SarabunPSK" w:hAnsi="TH SarabunPSK" w:cs="TH SarabunPSK"/>
          <w:sz w:val="32"/>
          <w:szCs w:val="32"/>
          <w:cs/>
        </w:rPr>
        <w:br/>
      </w:r>
      <w:r w:rsidR="00564D91" w:rsidRPr="00B500E9">
        <w:rPr>
          <w:rFonts w:ascii="TH SarabunPSK" w:hAnsi="TH SarabunPSK" w:cs="TH SarabunPSK"/>
          <w:sz w:val="32"/>
          <w:szCs w:val="32"/>
          <w:cs/>
        </w:rPr>
        <w:t>ของเกษตรกรผู้เลี้ยงโคนม</w:t>
      </w:r>
      <w:r w:rsidR="00564D91" w:rsidRPr="00B500E9">
        <w:rPr>
          <w:rFonts w:ascii="TH SarabunPSK" w:hAnsi="TH SarabunPSK" w:cs="TH SarabunPSK" w:hint="cs"/>
          <w:sz w:val="32"/>
          <w:szCs w:val="32"/>
          <w:cs/>
        </w:rPr>
        <w:t>ในพื้นที่จังหวัดเชียงใหม่</w:t>
      </w:r>
    </w:p>
    <w:p w14:paraId="4A93E072" w14:textId="77777777" w:rsidR="004E2F9C" w:rsidRDefault="00564D91" w:rsidP="00722AE6">
      <w:pPr>
        <w:pStyle w:val="ListParagraph"/>
        <w:numPr>
          <w:ilvl w:val="0"/>
          <w:numId w:val="7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E2F9C">
        <w:rPr>
          <w:rFonts w:ascii="TH SarabunPSK" w:hAnsi="TH SarabunPSK" w:cs="TH SarabunPSK" w:hint="cs"/>
          <w:sz w:val="32"/>
          <w:szCs w:val="32"/>
          <w:cs/>
        </w:rPr>
        <w:t>ได้ทราบแนวทางการส่งเสริมเพื่อลดอุบัติการณ์ของโรคปากและเท้าเปื่อย</w:t>
      </w:r>
      <w:r w:rsidR="00174F36" w:rsidRPr="004E2F9C">
        <w:rPr>
          <w:rFonts w:ascii="TH SarabunPSK" w:hAnsi="TH SarabunPSK" w:cs="TH SarabunPSK"/>
          <w:sz w:val="32"/>
          <w:szCs w:val="32"/>
          <w:cs/>
        </w:rPr>
        <w:br/>
      </w:r>
      <w:r w:rsidRPr="004E2F9C">
        <w:rPr>
          <w:rFonts w:ascii="TH SarabunPSK" w:hAnsi="TH SarabunPSK" w:cs="TH SarabunPSK" w:hint="cs"/>
          <w:sz w:val="32"/>
          <w:szCs w:val="32"/>
          <w:cs/>
        </w:rPr>
        <w:t>ในฟาร์ม</w:t>
      </w:r>
      <w:r w:rsidR="00C46E97" w:rsidRPr="004E2F9C">
        <w:rPr>
          <w:rFonts w:ascii="TH SarabunPSK" w:hAnsi="TH SarabunPSK" w:cs="TH SarabunPSK"/>
          <w:sz w:val="32"/>
          <w:szCs w:val="32"/>
          <w:cs/>
        </w:rPr>
        <w:t>โคนม</w:t>
      </w:r>
      <w:r w:rsidRPr="004E2F9C">
        <w:rPr>
          <w:rFonts w:ascii="TH SarabunPSK" w:hAnsi="TH SarabunPSK" w:cs="TH SarabunPSK" w:hint="cs"/>
          <w:sz w:val="32"/>
          <w:szCs w:val="32"/>
          <w:cs/>
        </w:rPr>
        <w:t>ในพื้นที่จังหวัดเชียงใหม่</w:t>
      </w:r>
    </w:p>
    <w:p w14:paraId="7B0ADDBF" w14:textId="26165300" w:rsidR="005F4E75" w:rsidRPr="004E2F9C" w:rsidRDefault="006321AC" w:rsidP="00722AE6">
      <w:pPr>
        <w:pStyle w:val="ListParagraph"/>
        <w:numPr>
          <w:ilvl w:val="0"/>
          <w:numId w:val="7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E2F9C">
        <w:rPr>
          <w:rFonts w:ascii="TH SarabunPSK" w:hAnsi="TH SarabunPSK" w:cs="TH SarabunPSK"/>
          <w:sz w:val="32"/>
          <w:szCs w:val="32"/>
          <w:cs/>
        </w:rPr>
        <w:t>ได้ข้อมู</w:t>
      </w:r>
      <w:r w:rsidR="00564D91" w:rsidRPr="004E2F9C">
        <w:rPr>
          <w:rFonts w:ascii="TH SarabunPSK" w:hAnsi="TH SarabunPSK" w:cs="TH SarabunPSK" w:hint="cs"/>
          <w:sz w:val="32"/>
          <w:szCs w:val="32"/>
          <w:cs/>
        </w:rPr>
        <w:t>ล</w:t>
      </w:r>
      <w:r w:rsidR="00564D91" w:rsidRPr="004E2F9C">
        <w:rPr>
          <w:rFonts w:ascii="TH SarabunPSK" w:hAnsi="TH SarabunPSK" w:cs="TH SarabunPSK"/>
          <w:sz w:val="32"/>
          <w:szCs w:val="32"/>
          <w:cs/>
        </w:rPr>
        <w:t>พื้นฐาน</w:t>
      </w:r>
      <w:r w:rsidR="00564D91" w:rsidRPr="004E2F9C">
        <w:rPr>
          <w:rFonts w:ascii="TH SarabunPSK" w:hAnsi="TH SarabunPSK" w:cs="TH SarabunPSK" w:hint="cs"/>
          <w:sz w:val="32"/>
          <w:szCs w:val="32"/>
          <w:cs/>
        </w:rPr>
        <w:t>ให้เจ้าหน้าที่ผู้รับผิดชอบระดับพื้นที่ในการวางแผนการปฏิบัติงาน</w:t>
      </w:r>
    </w:p>
    <w:p w14:paraId="159A9915" w14:textId="77777777" w:rsidR="005F4E75" w:rsidRPr="003925E7" w:rsidRDefault="005F4E75" w:rsidP="005F4E75">
      <w:pPr>
        <w:pStyle w:val="ListParagraph"/>
        <w:spacing w:after="0"/>
        <w:ind w:left="1058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261B7272" w14:textId="77777777" w:rsidR="004E2F9C" w:rsidRDefault="00C95668" w:rsidP="004E2F9C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ab/>
      </w:r>
      <w:r w:rsidR="00A113CD" w:rsidRPr="003925E7">
        <w:rPr>
          <w:rFonts w:ascii="TH SarabunPSK" w:hAnsi="TH SarabunPSK" w:cs="TH SarabunPSK"/>
          <w:b/>
          <w:bCs/>
          <w:sz w:val="32"/>
          <w:szCs w:val="32"/>
        </w:rPr>
        <w:t xml:space="preserve"> 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ตัว</w:t>
      </w:r>
      <w:r w:rsidR="00A113CD" w:rsidRPr="003925E7">
        <w:rPr>
          <w:rFonts w:ascii="TH SarabunPSK" w:hAnsi="TH SarabunPSK" w:cs="TH SarabunPSK"/>
          <w:b/>
          <w:bCs/>
          <w:sz w:val="32"/>
          <w:szCs w:val="32"/>
          <w:cs/>
        </w:rPr>
        <w:t>ชี้วัด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ความสำเร็จ</w:t>
      </w:r>
    </w:p>
    <w:p w14:paraId="55D9AB95" w14:textId="77777777" w:rsidR="004E2F9C" w:rsidRDefault="00797CE9" w:rsidP="00722AE6">
      <w:pPr>
        <w:pStyle w:val="ListParagraph"/>
        <w:numPr>
          <w:ilvl w:val="0"/>
          <w:numId w:val="5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E2F9C">
        <w:rPr>
          <w:rFonts w:ascii="TH SarabunPSK" w:hAnsi="TH SarabunPSK" w:cs="TH SarabunPSK"/>
          <w:sz w:val="32"/>
          <w:szCs w:val="32"/>
          <w:cs/>
        </w:rPr>
        <w:t>เกษตรกรผู้เลี้ยงโคนมในพื้นที่จังหวัดเชียงใหม่มีความ</w:t>
      </w:r>
      <w:r w:rsidR="00564D91" w:rsidRPr="004E2F9C">
        <w:rPr>
          <w:rFonts w:ascii="TH SarabunPSK" w:hAnsi="TH SarabunPSK" w:cs="TH SarabunPSK" w:hint="cs"/>
          <w:sz w:val="32"/>
          <w:szCs w:val="32"/>
          <w:cs/>
        </w:rPr>
        <w:t xml:space="preserve">ความรู้ ทัศนคติ </w:t>
      </w:r>
      <w:r w:rsidR="00564D91" w:rsidRPr="004E2F9C">
        <w:rPr>
          <w:rFonts w:ascii="TH SarabunPSK" w:hAnsi="TH SarabunPSK" w:cs="TH SarabunPSK"/>
          <w:sz w:val="32"/>
          <w:szCs w:val="32"/>
          <w:cs/>
        </w:rPr>
        <w:t>และพฤติกรร</w:t>
      </w:r>
      <w:r w:rsidR="00564D91" w:rsidRPr="004E2F9C">
        <w:rPr>
          <w:rFonts w:ascii="TH SarabunPSK" w:hAnsi="TH SarabunPSK" w:cs="TH SarabunPSK" w:hint="cs"/>
          <w:sz w:val="32"/>
          <w:szCs w:val="32"/>
          <w:cs/>
        </w:rPr>
        <w:t>มการป้องกันโรคปากและเท้าเปื่อยที่ดีขึ้น</w:t>
      </w:r>
    </w:p>
    <w:p w14:paraId="32FB6F21" w14:textId="1A985F84" w:rsidR="00797CE9" w:rsidRPr="004E2F9C" w:rsidRDefault="00ED19D7" w:rsidP="00722AE6">
      <w:pPr>
        <w:pStyle w:val="ListParagraph"/>
        <w:numPr>
          <w:ilvl w:val="0"/>
          <w:numId w:val="5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E2F9C">
        <w:rPr>
          <w:rFonts w:ascii="TH SarabunPSK" w:hAnsi="TH SarabunPSK" w:cs="TH SarabunPSK" w:hint="cs"/>
          <w:sz w:val="32"/>
          <w:szCs w:val="32"/>
          <w:cs/>
        </w:rPr>
        <w:t>อุบัติการณ์การเกิดโรคปากและเท้าเปื่อยใน</w:t>
      </w:r>
      <w:r w:rsidR="00797CE9" w:rsidRPr="004E2F9C">
        <w:rPr>
          <w:rFonts w:ascii="TH SarabunPSK" w:hAnsi="TH SarabunPSK" w:cs="TH SarabunPSK"/>
          <w:sz w:val="32"/>
          <w:szCs w:val="32"/>
          <w:cs/>
        </w:rPr>
        <w:t>ฟาร์มโคนม</w:t>
      </w:r>
      <w:r w:rsidRPr="004E2F9C">
        <w:rPr>
          <w:rFonts w:ascii="TH SarabunPSK" w:hAnsi="TH SarabunPSK" w:cs="TH SarabunPSK" w:hint="cs"/>
          <w:sz w:val="32"/>
          <w:szCs w:val="32"/>
          <w:cs/>
        </w:rPr>
        <w:t>ของจังหวัดเชียงใหม่</w:t>
      </w:r>
      <w:r w:rsidR="00797CE9" w:rsidRPr="004E2F9C">
        <w:rPr>
          <w:rFonts w:ascii="TH SarabunPSK" w:hAnsi="TH SarabunPSK" w:cs="TH SarabunPSK"/>
          <w:sz w:val="32"/>
          <w:szCs w:val="32"/>
          <w:cs/>
        </w:rPr>
        <w:t>ลดลง</w:t>
      </w:r>
    </w:p>
    <w:p w14:paraId="06A4AD95" w14:textId="77777777" w:rsidR="00A113CD" w:rsidRPr="003925E7" w:rsidRDefault="00A113CD">
      <w:pPr>
        <w:jc w:val="thaiDistribute"/>
        <w:rPr>
          <w:rFonts w:ascii="TH SarabunPSK" w:hAnsi="TH SarabunPSK" w:cs="TH SarabunPSK"/>
          <w:b/>
          <w:bCs/>
          <w:color w:val="E36C0A"/>
          <w:sz w:val="32"/>
          <w:szCs w:val="32"/>
        </w:rPr>
      </w:pPr>
    </w:p>
    <w:p w14:paraId="76A3D7C3" w14:textId="66EF8388" w:rsidR="00A113CD" w:rsidRPr="003925E7" w:rsidRDefault="00A113CD">
      <w:pPr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</w:p>
    <w:p w14:paraId="0D95EE7F" w14:textId="4BEB3BCD" w:rsidR="005F4E75" w:rsidRPr="003925E7" w:rsidRDefault="005F4E75">
      <w:pPr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</w:p>
    <w:p w14:paraId="1179773F" w14:textId="77777777" w:rsidR="005F4E75" w:rsidRPr="003925E7" w:rsidRDefault="005F4E75">
      <w:pPr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</w:p>
    <w:p w14:paraId="06993B3F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color w:val="E36C0A"/>
          <w:sz w:val="32"/>
          <w:szCs w:val="32"/>
        </w:rPr>
        <w:lastRenderedPageBreak/>
        <w:t xml:space="preserve">  </w:t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3925E7">
        <w:rPr>
          <w:rFonts w:ascii="TH SarabunPSK" w:hAnsi="TH SarabunPSK" w:cs="TH SarabunPSK"/>
          <w:sz w:val="32"/>
          <w:szCs w:val="32"/>
        </w:rPr>
        <w:t>……………………………….</w:t>
      </w:r>
    </w:p>
    <w:p w14:paraId="3F82867A" w14:textId="1B2753A5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  </w:t>
      </w:r>
      <w:r w:rsidR="00AB4C3B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>(</w:t>
      </w:r>
      <w:r w:rsidR="00C46E97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C34C88" w:rsidRPr="003925E7">
        <w:rPr>
          <w:rFonts w:ascii="TH SarabunPSK" w:hAnsi="TH SarabunPSK" w:cs="TH SarabunPSK"/>
          <w:sz w:val="32"/>
          <w:szCs w:val="32"/>
          <w:cs/>
        </w:rPr>
        <w:t>นาย</w:t>
      </w:r>
      <w:r w:rsidR="00B94F44">
        <w:rPr>
          <w:rFonts w:ascii="TH SarabunPSK" w:hAnsi="TH SarabunPSK" w:cs="TH SarabunPSK" w:hint="cs"/>
          <w:sz w:val="32"/>
          <w:szCs w:val="32"/>
          <w:cs/>
        </w:rPr>
        <w:t>วิทวัส</w:t>
      </w:r>
      <w:r w:rsidR="00B94F44">
        <w:rPr>
          <w:rFonts w:ascii="TH SarabunPSK" w:hAnsi="TH SarabunPSK" w:cs="TH SarabunPSK"/>
          <w:sz w:val="32"/>
          <w:szCs w:val="32"/>
          <w:cs/>
        </w:rPr>
        <w:t xml:space="preserve">  </w:t>
      </w:r>
      <w:r w:rsidR="00B94F44">
        <w:rPr>
          <w:rFonts w:ascii="TH SarabunPSK" w:hAnsi="TH SarabunPSK" w:cs="TH SarabunPSK" w:hint="cs"/>
          <w:sz w:val="32"/>
          <w:szCs w:val="32"/>
          <w:cs/>
        </w:rPr>
        <w:t>โหมดเทศ</w:t>
      </w:r>
      <w:r w:rsidR="00C46E97"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>)</w:t>
      </w:r>
    </w:p>
    <w:p w14:paraId="0D6DBEB4" w14:textId="77777777" w:rsidR="00A113CD" w:rsidRPr="003925E7" w:rsidRDefault="00C95668" w:rsidP="00A113CD">
      <w:pPr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              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="00A113CD" w:rsidRPr="003925E7">
        <w:rPr>
          <w:rFonts w:ascii="TH SarabunPSK" w:hAnsi="TH SarabunPSK" w:cs="TH SarabunPSK"/>
          <w:sz w:val="32"/>
          <w:szCs w:val="32"/>
        </w:rPr>
        <w:tab/>
      </w:r>
      <w:r w:rsidR="00A113CD" w:rsidRPr="003925E7">
        <w:rPr>
          <w:rFonts w:ascii="TH SarabunPSK" w:hAnsi="TH SarabunPSK" w:cs="TH SarabunPSK"/>
          <w:sz w:val="32"/>
          <w:szCs w:val="32"/>
        </w:rPr>
        <w:tab/>
        <w:t xml:space="preserve">          </w:t>
      </w:r>
      <w:r w:rsidR="00A113CD" w:rsidRPr="003925E7">
        <w:rPr>
          <w:rFonts w:ascii="TH SarabunPSK" w:hAnsi="TH SarabunPSK" w:cs="TH SarabunPSK"/>
          <w:sz w:val="32"/>
          <w:szCs w:val="32"/>
          <w:cs/>
        </w:rPr>
        <w:t>ผู้เสนอแนวคิด</w:t>
      </w:r>
    </w:p>
    <w:p w14:paraId="3CDEC113" w14:textId="7160FC22" w:rsidR="00B94F44" w:rsidRPr="003925E7" w:rsidRDefault="00A113CD" w:rsidP="00B94F44">
      <w:pPr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ab/>
      </w:r>
      <w:r w:rsidR="00B94F44">
        <w:rPr>
          <w:rFonts w:ascii="TH SarabunPSK" w:hAnsi="TH SarabunPSK" w:cs="TH SarabunPSK"/>
          <w:color w:val="FF0000"/>
          <w:sz w:val="32"/>
          <w:szCs w:val="32"/>
          <w:cs/>
        </w:rPr>
        <w:t xml:space="preserve"> </w:t>
      </w:r>
      <w:r w:rsidR="00B94F44" w:rsidRPr="003925E7">
        <w:rPr>
          <w:rFonts w:ascii="TH SarabunPSK" w:hAnsi="TH SarabunPSK" w:cs="TH SarabunPSK"/>
          <w:sz w:val="32"/>
          <w:szCs w:val="32"/>
        </w:rPr>
        <w:t>…………/…………………../………..</w:t>
      </w:r>
    </w:p>
    <w:p w14:paraId="75DA04F9" w14:textId="2F5CDEF7" w:rsidR="00C46E97" w:rsidRPr="003925E7" w:rsidRDefault="00C46E97">
      <w:pPr>
        <w:rPr>
          <w:rFonts w:ascii="TH SarabunPSK" w:hAnsi="TH SarabunPSK" w:cs="TH SarabunPSK"/>
          <w:sz w:val="32"/>
          <w:szCs w:val="32"/>
          <w:cs/>
        </w:rPr>
      </w:pPr>
    </w:p>
    <w:p w14:paraId="61485528" w14:textId="2BF192DA" w:rsidR="00C95668" w:rsidRPr="003925E7" w:rsidRDefault="00C95668">
      <w:pPr>
        <w:pStyle w:val="Heading2"/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3925E7">
        <w:rPr>
          <w:rFonts w:ascii="TH SarabunPSK" w:hAnsi="TH SarabunPSK" w:cs="TH SarabunPSK"/>
          <w:b/>
          <w:bCs/>
          <w:sz w:val="36"/>
          <w:szCs w:val="36"/>
          <w:cs/>
        </w:rPr>
        <w:t>การพิจารณาประเมินข้าราชการเพื่อคัดเลือกให้ส่งผลงานทางวิชาการ</w:t>
      </w:r>
    </w:p>
    <w:p w14:paraId="2EF7BA32" w14:textId="77777777" w:rsidR="00C95668" w:rsidRPr="003925E7" w:rsidRDefault="00C95668">
      <w:pPr>
        <w:rPr>
          <w:rFonts w:ascii="TH SarabunPSK" w:hAnsi="TH SarabunPSK" w:cs="TH SarabunPSK"/>
        </w:rPr>
      </w:pPr>
    </w:p>
    <w:p w14:paraId="70AEE1C2" w14:textId="16A43930" w:rsidR="00C95668" w:rsidRPr="003925E7" w:rsidRDefault="00C95668" w:rsidP="007F1AE6">
      <w:pPr>
        <w:jc w:val="both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ชื่อ</w:t>
      </w:r>
      <w:r w:rsidR="004D798D">
        <w:rPr>
          <w:rFonts w:ascii="TH SarabunPSK" w:hAnsi="TH SarabunPSK" w:cs="TH SarabunPSK"/>
          <w:sz w:val="32"/>
          <w:szCs w:val="32"/>
          <w:u w:val="dotted"/>
          <w:cs/>
        </w:rPr>
        <w:t xml:space="preserve">     นาย</w:t>
      </w:r>
      <w:r w:rsidR="004D798D">
        <w:rPr>
          <w:rFonts w:ascii="TH SarabunPSK" w:hAnsi="TH SarabunPSK" w:cs="TH SarabunPSK" w:hint="cs"/>
          <w:sz w:val="32"/>
          <w:szCs w:val="32"/>
          <w:u w:val="dotted"/>
          <w:cs/>
        </w:rPr>
        <w:t>วิทวัส</w:t>
      </w:r>
      <w:r w:rsidR="004D798D">
        <w:rPr>
          <w:rFonts w:ascii="TH SarabunPSK" w:hAnsi="TH SarabunPSK" w:cs="TH SarabunPSK"/>
          <w:sz w:val="32"/>
          <w:szCs w:val="32"/>
          <w:u w:val="dotted"/>
          <w:cs/>
        </w:rPr>
        <w:t xml:space="preserve">  </w:t>
      </w:r>
      <w:r w:rsidR="004D798D">
        <w:rPr>
          <w:rFonts w:ascii="TH SarabunPSK" w:hAnsi="TH SarabunPSK" w:cs="TH SarabunPSK" w:hint="cs"/>
          <w:sz w:val="32"/>
          <w:szCs w:val="32"/>
          <w:u w:val="dotted"/>
          <w:cs/>
        </w:rPr>
        <w:t>โหมดเทศ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  <w:t>.</w:t>
      </w:r>
    </w:p>
    <w:p w14:paraId="0017C844" w14:textId="5FAE0BAA" w:rsidR="00C95668" w:rsidRPr="003925E7" w:rsidRDefault="00C95668" w:rsidP="007F1AE6">
      <w:pPr>
        <w:jc w:val="both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</w:t>
      </w:r>
      <w:r w:rsidR="00D5290B" w:rsidRPr="003925E7">
        <w:rPr>
          <w:rFonts w:ascii="TH SarabunPSK" w:hAnsi="TH SarabunPSK" w:cs="TH SarabunPSK"/>
          <w:sz w:val="32"/>
          <w:szCs w:val="32"/>
          <w:u w:val="dotted"/>
          <w:cs/>
        </w:rPr>
        <w:t>นายสัตวแพทย์ชำนาญการ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  </w:t>
      </w:r>
      <w:r w:rsidRPr="003925E7">
        <w:rPr>
          <w:rFonts w:ascii="TH SarabunPSK" w:hAnsi="TH SarabunPSK" w:cs="TH SarabunPSK"/>
          <w:sz w:val="32"/>
          <w:szCs w:val="32"/>
          <w:cs/>
        </w:rPr>
        <w:t>ตำแหน่งเลขที่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    </w:t>
      </w:r>
      <w:r w:rsidR="00C34C88" w:rsidRPr="003925E7">
        <w:rPr>
          <w:rFonts w:ascii="TH SarabunPSK" w:hAnsi="TH SarabunPSK" w:cs="TH SarabunPSK"/>
          <w:sz w:val="32"/>
          <w:szCs w:val="32"/>
          <w:u w:val="dotted"/>
        </w:rPr>
        <w:t>3</w:t>
      </w:r>
      <w:r w:rsidR="004D798D">
        <w:rPr>
          <w:rFonts w:ascii="TH SarabunPSK" w:hAnsi="TH SarabunPSK" w:cs="TH SarabunPSK"/>
          <w:sz w:val="32"/>
          <w:szCs w:val="32"/>
          <w:u w:val="dotted"/>
          <w:cs/>
        </w:rPr>
        <w:t>74</w:t>
      </w:r>
      <w:r w:rsidR="004D798D">
        <w:rPr>
          <w:rFonts w:ascii="TH SarabunPSK" w:hAnsi="TH SarabunPSK" w:cs="TH SarabunPSK"/>
          <w:sz w:val="32"/>
          <w:szCs w:val="32"/>
          <w:u w:val="dotted"/>
        </w:rPr>
        <w:t>5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  <w:t>.</w:t>
      </w:r>
    </w:p>
    <w:p w14:paraId="2B6A84B0" w14:textId="69F01D28" w:rsidR="00C95668" w:rsidRPr="003925E7" w:rsidRDefault="00C95668" w:rsidP="007F1AE6">
      <w:pPr>
        <w:jc w:val="both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ขอประเมินเพื่อ</w:t>
      </w:r>
      <w:r w:rsidR="002F2C6A" w:rsidRPr="003925E7">
        <w:rPr>
          <w:rFonts w:ascii="TH SarabunPSK" w:hAnsi="TH SarabunPSK" w:cs="TH SarabunPSK"/>
          <w:sz w:val="32"/>
          <w:szCs w:val="32"/>
          <w:cs/>
        </w:rPr>
        <w:t>ขอรับเงินประจำ</w:t>
      </w:r>
      <w:r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 </w:t>
      </w:r>
      <w:r w:rsidR="00C34C88" w:rsidRPr="003925E7">
        <w:rPr>
          <w:rFonts w:ascii="TH SarabunPSK" w:hAnsi="TH SarabunPSK" w:cs="TH SarabunPSK"/>
          <w:sz w:val="32"/>
          <w:szCs w:val="32"/>
          <w:u w:val="dotted"/>
          <w:cs/>
        </w:rPr>
        <w:t>นายสัตวแพทย์ชำนาญการ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</w:t>
      </w:r>
      <w:r w:rsidRPr="003925E7">
        <w:rPr>
          <w:rFonts w:ascii="TH SarabunPSK" w:hAnsi="TH SarabunPSK" w:cs="TH SarabunPSK"/>
          <w:sz w:val="32"/>
          <w:szCs w:val="32"/>
          <w:cs/>
        </w:rPr>
        <w:t>ตำแหน่งเลขที่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 </w:t>
      </w:r>
      <w:r w:rsidR="00C34C88" w:rsidRPr="003925E7">
        <w:rPr>
          <w:rFonts w:ascii="TH SarabunPSK" w:hAnsi="TH SarabunPSK" w:cs="TH SarabunPSK"/>
          <w:sz w:val="32"/>
          <w:szCs w:val="32"/>
          <w:u w:val="dotted"/>
        </w:rPr>
        <w:t>3</w:t>
      </w:r>
      <w:r w:rsidR="004D798D">
        <w:rPr>
          <w:rFonts w:ascii="TH SarabunPSK" w:hAnsi="TH SarabunPSK" w:cs="TH SarabunPSK"/>
          <w:sz w:val="32"/>
          <w:szCs w:val="32"/>
          <w:u w:val="dotted"/>
          <w:cs/>
        </w:rPr>
        <w:t>74</w:t>
      </w:r>
      <w:r w:rsidR="004D798D">
        <w:rPr>
          <w:rFonts w:ascii="TH SarabunPSK" w:hAnsi="TH SarabunPSK" w:cs="TH SarabunPSK"/>
          <w:sz w:val="32"/>
          <w:szCs w:val="32"/>
          <w:u w:val="dotted"/>
        </w:rPr>
        <w:t>5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  <w:t>.</w:t>
      </w:r>
    </w:p>
    <w:p w14:paraId="2BB29A41" w14:textId="26C35C51" w:rsidR="00C34C88" w:rsidRPr="003925E7" w:rsidRDefault="00C95668" w:rsidP="007F1AE6">
      <w:pPr>
        <w:jc w:val="both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กลุ่ม</w:t>
      </w:r>
      <w:r w:rsidRPr="003925E7">
        <w:rPr>
          <w:rFonts w:ascii="TH SarabunPSK" w:hAnsi="TH SarabunPSK" w:cs="TH SarabunPSK"/>
          <w:sz w:val="32"/>
          <w:szCs w:val="32"/>
        </w:rPr>
        <w:t>/</w:t>
      </w:r>
      <w:r w:rsidRPr="003925E7">
        <w:rPr>
          <w:rFonts w:ascii="TH SarabunPSK" w:hAnsi="TH SarabunPSK" w:cs="TH SarabunPSK"/>
          <w:sz w:val="32"/>
          <w:szCs w:val="32"/>
          <w:cs/>
        </w:rPr>
        <w:t>ฝ่าย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 xml:space="preserve">   </w:t>
      </w:r>
      <w:r w:rsidR="00A403F8">
        <w:rPr>
          <w:rFonts w:ascii="TH SarabunPSK" w:hAnsi="TH SarabunPSK" w:cs="TH SarabunPSK" w:hint="cs"/>
          <w:sz w:val="34"/>
          <w:szCs w:val="34"/>
          <w:u w:val="dotted"/>
          <w:cs/>
        </w:rPr>
        <w:t>กลุ่มพัฒนาสุขภาพสัตว์</w:t>
      </w:r>
      <w:r w:rsidR="007F1AE6" w:rsidRPr="003925E7">
        <w:rPr>
          <w:rFonts w:ascii="TH SarabunPSK" w:hAnsi="TH SarabunPSK" w:cs="TH SarabunPSK"/>
          <w:sz w:val="34"/>
          <w:szCs w:val="34"/>
          <w:u w:val="dotted"/>
          <w:cs/>
        </w:rPr>
        <w:t xml:space="preserve">   </w:t>
      </w:r>
      <w:r w:rsidRPr="003925E7">
        <w:rPr>
          <w:rFonts w:ascii="TH SarabunPSK" w:hAnsi="TH SarabunPSK" w:cs="TH SarabunPSK"/>
          <w:sz w:val="32"/>
          <w:szCs w:val="32"/>
          <w:cs/>
        </w:rPr>
        <w:t>กอง</w:t>
      </w:r>
      <w:r w:rsidRPr="003925E7">
        <w:rPr>
          <w:rFonts w:ascii="TH SarabunPSK" w:hAnsi="TH SarabunPSK" w:cs="TH SarabunPSK"/>
          <w:sz w:val="32"/>
          <w:szCs w:val="32"/>
        </w:rPr>
        <w:t>/</w:t>
      </w:r>
      <w:r w:rsidRPr="003925E7">
        <w:rPr>
          <w:rFonts w:ascii="TH SarabunPSK" w:hAnsi="TH SarabunPSK" w:cs="TH SarabunPSK"/>
          <w:sz w:val="32"/>
          <w:szCs w:val="32"/>
          <w:cs/>
        </w:rPr>
        <w:t>สำนัก</w:t>
      </w:r>
      <w:r w:rsidR="007F1AE6" w:rsidRPr="003925E7">
        <w:rPr>
          <w:rFonts w:ascii="TH SarabunPSK" w:hAnsi="TH SarabunPSK" w:cs="TH SarabunPSK"/>
          <w:sz w:val="34"/>
          <w:szCs w:val="34"/>
          <w:u w:val="dotted"/>
          <w:cs/>
        </w:rPr>
        <w:t xml:space="preserve">   </w:t>
      </w:r>
      <w:r w:rsidR="00C34C88" w:rsidRPr="003925E7">
        <w:rPr>
          <w:rFonts w:ascii="TH SarabunPSK" w:hAnsi="TH SarabunPSK" w:cs="TH SarabunPSK"/>
          <w:sz w:val="34"/>
          <w:szCs w:val="34"/>
          <w:u w:val="dotted"/>
          <w:cs/>
        </w:rPr>
        <w:t>สำนักงานปศุสัตว์จังหวัดเชียง</w:t>
      </w:r>
      <w:r w:rsidR="007F1AE6" w:rsidRPr="003925E7">
        <w:rPr>
          <w:rFonts w:ascii="TH SarabunPSK" w:hAnsi="TH SarabunPSK" w:cs="TH SarabunPSK"/>
          <w:sz w:val="34"/>
          <w:szCs w:val="34"/>
          <w:u w:val="dotted"/>
          <w:cs/>
        </w:rPr>
        <w:t>ใหม่</w:t>
      </w:r>
      <w:r w:rsidR="007F1AE6" w:rsidRPr="003925E7">
        <w:rPr>
          <w:rFonts w:ascii="TH SarabunPSK" w:hAnsi="TH SarabunPSK" w:cs="TH SarabunPSK"/>
          <w:sz w:val="34"/>
          <w:szCs w:val="34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4"/>
          <w:szCs w:val="34"/>
          <w:u w:val="dotted"/>
          <w:cs/>
        </w:rPr>
        <w:tab/>
      </w:r>
      <w:r w:rsidRPr="003925E7">
        <w:rPr>
          <w:rFonts w:ascii="TH SarabunPSK" w:hAnsi="TH SarabunPSK" w:cs="TH SarabunPSK"/>
          <w:sz w:val="34"/>
          <w:szCs w:val="34"/>
          <w:u w:val="dotted"/>
        </w:rPr>
        <w:t>.</w:t>
      </w:r>
    </w:p>
    <w:p w14:paraId="7ECB438F" w14:textId="77777777" w:rsidR="00C95668" w:rsidRPr="003925E7" w:rsidRDefault="00812B81">
      <w:pPr>
        <w:pStyle w:val="Heading3"/>
        <w:spacing w:after="120"/>
        <w:rPr>
          <w:rFonts w:ascii="TH SarabunPSK" w:hAnsi="TH SarabunPSK" w:cs="TH SarabunPSK"/>
          <w:b/>
          <w:bCs/>
          <w:cs/>
        </w:rPr>
      </w:pPr>
      <w:r w:rsidRPr="003925E7">
        <w:rPr>
          <w:rFonts w:ascii="TH SarabunPSK" w:hAnsi="TH SarabunPSK" w:cs="TH SarabunPSK"/>
          <w:cs/>
        </w:rPr>
        <w:t>ผล</w:t>
      </w:r>
      <w:r w:rsidR="00C95668" w:rsidRPr="003925E7">
        <w:rPr>
          <w:rFonts w:ascii="TH SarabunPSK" w:hAnsi="TH SarabunPSK" w:cs="TH SarabunPSK"/>
          <w:cs/>
        </w:rPr>
        <w:t>การพิจารณา    (</w:t>
      </w:r>
      <w:r w:rsidR="003D10B9" w:rsidRPr="003925E7">
        <w:rPr>
          <w:rFonts w:ascii="TH SarabunPSK" w:hAnsi="TH SarabunPSK" w:cs="TH SarabunPSK"/>
          <w:b/>
          <w:bCs/>
          <w:cs/>
        </w:rPr>
        <w:t xml:space="preserve">คะแนนเต็ม  </w:t>
      </w:r>
      <w:r w:rsidR="00C95668" w:rsidRPr="003925E7">
        <w:rPr>
          <w:rFonts w:ascii="TH SarabunPSK" w:hAnsi="TH SarabunPSK" w:cs="TH SarabunPSK"/>
          <w:b/>
          <w:bCs/>
          <w:cs/>
        </w:rPr>
        <w:t>100</w:t>
      </w:r>
      <w:r w:rsidR="00C95668" w:rsidRPr="003925E7">
        <w:rPr>
          <w:rFonts w:ascii="TH SarabunPSK" w:hAnsi="TH SarabunPSK" w:cs="TH SarabunPSK"/>
          <w:b/>
          <w:bCs/>
        </w:rPr>
        <w:t xml:space="preserve">  </w:t>
      </w:r>
      <w:r w:rsidR="00C95668" w:rsidRPr="003925E7">
        <w:rPr>
          <w:rFonts w:ascii="TH SarabunPSK" w:hAnsi="TH SarabunPSK" w:cs="TH SarabunPSK"/>
          <w:b/>
          <w:bCs/>
          <w:cs/>
        </w:rPr>
        <w:t>คะแนน)</w:t>
      </w:r>
    </w:p>
    <w:p w14:paraId="7E4952C1" w14:textId="77777777" w:rsidR="007F1AE6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="00A113CD" w:rsidRPr="003925E7">
        <w:rPr>
          <w:rFonts w:ascii="TH SarabunPSK" w:hAnsi="TH SarabunPSK" w:cs="TH SarabunPSK"/>
          <w:sz w:val="32"/>
          <w:szCs w:val="32"/>
          <w:cs/>
        </w:rPr>
        <w:t>1</w:t>
      </w:r>
      <w:r w:rsidRPr="003925E7">
        <w:rPr>
          <w:rFonts w:ascii="TH SarabunPSK" w:hAnsi="TH SarabunPSK" w:cs="TH SarabunPSK"/>
          <w:sz w:val="32"/>
          <w:szCs w:val="32"/>
        </w:rPr>
        <w:t>.</w:t>
      </w:r>
      <w:r w:rsidRPr="003925E7">
        <w:rPr>
          <w:rFonts w:ascii="TH SarabunPSK" w:hAnsi="TH SarabunPSK" w:cs="TH SarabunPSK"/>
          <w:sz w:val="32"/>
          <w:szCs w:val="32"/>
          <w:cs/>
        </w:rPr>
        <w:t>ผลงาน</w:t>
      </w:r>
      <w:r w:rsidRPr="003925E7">
        <w:rPr>
          <w:rFonts w:ascii="TH SarabunPSK" w:hAnsi="TH SarabunPSK" w:cs="TH SarabunPSK"/>
          <w:sz w:val="32"/>
          <w:szCs w:val="32"/>
        </w:rPr>
        <w:t>/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ผลการปฏิบัติงานย้อนหลัง 3 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ปี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</w:p>
    <w:p w14:paraId="56EBBCAF" w14:textId="7D4C96FD" w:rsidR="00C95668" w:rsidRPr="003925E7" w:rsidRDefault="00C95668" w:rsidP="007F1AE6">
      <w:pPr>
        <w:ind w:left="4320"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50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คะแนน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ได้รับ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คะแนน </w:t>
      </w:r>
    </w:p>
    <w:p w14:paraId="2CB2699B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ab/>
      </w:r>
      <w:r w:rsidR="00A113CD" w:rsidRPr="003925E7">
        <w:rPr>
          <w:rFonts w:ascii="TH SarabunPSK" w:hAnsi="TH SarabunPSK" w:cs="TH SarabunPSK"/>
          <w:sz w:val="32"/>
          <w:szCs w:val="32"/>
          <w:cs/>
        </w:rPr>
        <w:t>2</w:t>
      </w:r>
      <w:r w:rsidRPr="003925E7">
        <w:rPr>
          <w:rFonts w:ascii="TH SarabunPSK" w:hAnsi="TH SarabunPSK" w:cs="TH SarabunPSK"/>
          <w:sz w:val="32"/>
          <w:szCs w:val="32"/>
        </w:rPr>
        <w:t>.</w:t>
      </w:r>
      <w:r w:rsidRPr="003925E7">
        <w:rPr>
          <w:rFonts w:ascii="TH SarabunPSK" w:hAnsi="TH SarabunPSK" w:cs="TH SarabunPSK"/>
          <w:sz w:val="32"/>
          <w:szCs w:val="32"/>
          <w:cs/>
        </w:rPr>
        <w:t>ข้อเสนอแนวคิด</w:t>
      </w:r>
      <w:r w:rsidRPr="003925E7">
        <w:rPr>
          <w:rFonts w:ascii="TH SarabunPSK" w:hAnsi="TH SarabunPSK" w:cs="TH SarabunPSK"/>
          <w:sz w:val="32"/>
          <w:szCs w:val="32"/>
        </w:rPr>
        <w:t>/</w:t>
      </w:r>
      <w:r w:rsidRPr="003925E7">
        <w:rPr>
          <w:rFonts w:ascii="TH SarabunPSK" w:hAnsi="TH SarabunPSK" w:cs="TH SarabunPSK"/>
          <w:sz w:val="32"/>
          <w:szCs w:val="32"/>
          <w:cs/>
        </w:rPr>
        <w:t>วิธีการเพื่อพัฒนางานหรือปรับปรุงให้มีประสิทธิภาพมากขึ้น</w:t>
      </w:r>
      <w:r w:rsidRPr="003925E7">
        <w:rPr>
          <w:rFonts w:ascii="TH SarabunPSK" w:hAnsi="TH SarabunPSK" w:cs="TH SarabunPSK"/>
          <w:sz w:val="32"/>
          <w:szCs w:val="32"/>
        </w:rPr>
        <w:tab/>
      </w:r>
    </w:p>
    <w:p w14:paraId="538A2597" w14:textId="78E9FA8F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50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คะแนน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ได้รับ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คะแนน</w:t>
      </w:r>
    </w:p>
    <w:p w14:paraId="31C616EB" w14:textId="77777777" w:rsidR="005C3C51" w:rsidRDefault="00C95668" w:rsidP="005C3C51">
      <w:pPr>
        <w:spacing w:before="120"/>
        <w:rPr>
          <w:rFonts w:ascii="TH SarabunPSK" w:hAnsi="TH SarabunPSK" w:cs="TH SarabunPSK"/>
          <w:color w:val="E36C0A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</w:r>
      <w:r w:rsidRPr="003925E7">
        <w:rPr>
          <w:rFonts w:ascii="TH SarabunPSK" w:hAnsi="TH SarabunPSK" w:cs="TH SarabunPSK"/>
          <w:sz w:val="32"/>
          <w:szCs w:val="32"/>
        </w:rPr>
        <w:tab/>
        <w:t xml:space="preserve">      </w:t>
      </w:r>
      <w:r w:rsidR="00E0098F" w:rsidRPr="003925E7">
        <w:rPr>
          <w:rFonts w:ascii="TH SarabunPSK" w:hAnsi="TH SarabunPSK" w:cs="TH SarabunPSK"/>
          <w:sz w:val="32"/>
          <w:szCs w:val="32"/>
        </w:rPr>
        <w:t xml:space="preserve">  </w:t>
      </w:r>
      <w:r w:rsidRPr="003925E7">
        <w:rPr>
          <w:rFonts w:ascii="TH SarabunPSK" w:hAnsi="TH SarabunPSK" w:cs="TH SarabunPSK"/>
          <w:sz w:val="32"/>
          <w:szCs w:val="32"/>
        </w:rPr>
        <w:t xml:space="preserve">  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รวม</w:t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7F1AE6" w:rsidRPr="003925E7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คะแนน</w:t>
      </w:r>
      <w:r w:rsidRPr="003925E7">
        <w:rPr>
          <w:rFonts w:ascii="TH SarabunPSK" w:hAnsi="TH SarabunPSK" w:cs="TH SarabunPSK"/>
          <w:color w:val="E36C0A"/>
          <w:sz w:val="32"/>
          <w:szCs w:val="32"/>
        </w:rPr>
        <w:tab/>
      </w:r>
    </w:p>
    <w:p w14:paraId="6C069CFC" w14:textId="77777777" w:rsidR="005C3C51" w:rsidRDefault="005C3C51" w:rsidP="005C3C51">
      <w:pPr>
        <w:spacing w:before="120"/>
        <w:rPr>
          <w:rFonts w:ascii="TH SarabunPSK" w:hAnsi="TH SarabunPSK" w:cs="TH SarabunPSK"/>
          <w:color w:val="E36C0A"/>
          <w:sz w:val="32"/>
          <w:szCs w:val="32"/>
        </w:rPr>
      </w:pP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</w:p>
    <w:p w14:paraId="76EFAD7C" w14:textId="0D1E5552" w:rsidR="00C95668" w:rsidRPr="005C3C51" w:rsidRDefault="005C3C51" w:rsidP="005C3C51">
      <w:pPr>
        <w:spacing w:before="120"/>
        <w:rPr>
          <w:rFonts w:ascii="TH SarabunPSK" w:hAnsi="TH SarabunPSK" w:cs="TH SarabunPSK"/>
          <w:color w:val="E36C0A"/>
          <w:sz w:val="32"/>
          <w:szCs w:val="32"/>
        </w:rPr>
      </w:pP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 w:rsidR="00C95668" w:rsidRPr="003925E7">
        <w:rPr>
          <w:rFonts w:ascii="TH SarabunPSK" w:hAnsi="TH SarabunPSK" w:cs="TH SarabunPSK"/>
          <w:sz w:val="32"/>
          <w:szCs w:val="32"/>
          <w:cs/>
        </w:rPr>
        <w:t>ลงชื่อ</w:t>
      </w:r>
      <w:r w:rsidR="00C95668" w:rsidRPr="003925E7">
        <w:rPr>
          <w:rFonts w:ascii="TH SarabunPSK" w:hAnsi="TH SarabunPSK" w:cs="TH SarabunPSK"/>
          <w:sz w:val="32"/>
          <w:szCs w:val="32"/>
        </w:rPr>
        <w:t>……………………………………………..</w:t>
      </w:r>
    </w:p>
    <w:p w14:paraId="786CAC2B" w14:textId="1F743CF7" w:rsidR="005C3C51" w:rsidRDefault="00D5290B" w:rsidP="005C3C51">
      <w:pPr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                                                      </w:t>
      </w:r>
      <w:r w:rsidR="005C3C51">
        <w:rPr>
          <w:rFonts w:ascii="TH SarabunPSK" w:hAnsi="TH SarabunPSK" w:cs="TH SarabunPSK"/>
          <w:sz w:val="32"/>
          <w:szCs w:val="32"/>
          <w:cs/>
        </w:rPr>
        <w:t xml:space="preserve">                </w:t>
      </w:r>
      <w:r w:rsidR="005C3C51">
        <w:rPr>
          <w:rFonts w:ascii="TH SarabunPSK" w:hAnsi="TH SarabunPSK" w:cs="TH SarabunPSK" w:hint="cs"/>
          <w:sz w:val="32"/>
          <w:szCs w:val="32"/>
          <w:cs/>
        </w:rPr>
        <w:t xml:space="preserve">            </w:t>
      </w:r>
      <w:r w:rsidR="005C3C51">
        <w:rPr>
          <w:rFonts w:ascii="TH SarabunPSK" w:hAnsi="TH SarabunPSK" w:cs="TH SarabunPSK"/>
          <w:sz w:val="32"/>
          <w:szCs w:val="32"/>
        </w:rPr>
        <w:t xml:space="preserve"> </w:t>
      </w:r>
      <w:r w:rsidR="005C3C51" w:rsidRPr="003925E7">
        <w:rPr>
          <w:rFonts w:ascii="TH SarabunPSK" w:hAnsi="TH SarabunPSK" w:cs="TH SarabunPSK"/>
          <w:sz w:val="32"/>
          <w:szCs w:val="32"/>
        </w:rPr>
        <w:t>(</w:t>
      </w:r>
      <w:r w:rsidR="00AD451D">
        <w:rPr>
          <w:rFonts w:ascii="TH SarabunPSK" w:hAnsi="TH SarabunPSK" w:cs="TH SarabunPSK" w:hint="cs"/>
          <w:sz w:val="32"/>
          <w:szCs w:val="32"/>
          <w:cs/>
        </w:rPr>
        <w:t>นายพงศ์พัฒน์ ขัตพันธุ์</w:t>
      </w:r>
      <w:r w:rsidR="005C3C51" w:rsidRPr="003925E7">
        <w:rPr>
          <w:rFonts w:ascii="TH SarabunPSK" w:hAnsi="TH SarabunPSK" w:cs="TH SarabunPSK"/>
          <w:sz w:val="32"/>
          <w:szCs w:val="32"/>
        </w:rPr>
        <w:t>)</w:t>
      </w:r>
    </w:p>
    <w:p w14:paraId="13825C0F" w14:textId="3DA4365D" w:rsidR="005C3C51" w:rsidRDefault="00D5290B" w:rsidP="005C3C51">
      <w:pPr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        </w:t>
      </w:r>
      <w:r w:rsidR="005C3C51">
        <w:rPr>
          <w:rFonts w:ascii="TH SarabunPSK" w:hAnsi="TH SarabunPSK" w:cs="TH SarabunPSK"/>
          <w:sz w:val="32"/>
          <w:szCs w:val="32"/>
          <w:cs/>
        </w:rPr>
        <w:t xml:space="preserve">                             </w:t>
      </w:r>
      <w:r w:rsidR="005C3C51">
        <w:rPr>
          <w:rFonts w:ascii="TH SarabunPSK" w:hAnsi="TH SarabunPSK" w:cs="TH SarabunPSK" w:hint="cs"/>
          <w:sz w:val="32"/>
          <w:szCs w:val="32"/>
          <w:cs/>
        </w:rPr>
        <w:t xml:space="preserve">       </w:t>
      </w:r>
      <w:r w:rsidR="00AD451D">
        <w:rPr>
          <w:rFonts w:ascii="TH SarabunPSK" w:hAnsi="TH SarabunPSK" w:cs="TH SarabunPSK" w:hint="cs"/>
          <w:sz w:val="32"/>
          <w:szCs w:val="32"/>
          <w:cs/>
        </w:rPr>
        <w:t xml:space="preserve">                  </w:t>
      </w:r>
      <w:r w:rsidR="005C3C51">
        <w:rPr>
          <w:rFonts w:ascii="TH SarabunPSK" w:hAnsi="TH SarabunPSK" w:cs="TH SarabunPSK" w:hint="cs"/>
          <w:sz w:val="32"/>
          <w:szCs w:val="32"/>
          <w:cs/>
        </w:rPr>
        <w:t xml:space="preserve">           </w:t>
      </w:r>
      <w:r w:rsidR="005C3C51">
        <w:rPr>
          <w:rFonts w:ascii="TH SarabunPSK" w:hAnsi="TH SarabunPSK" w:cs="TH SarabunPSK"/>
          <w:sz w:val="32"/>
          <w:szCs w:val="32"/>
          <w:cs/>
        </w:rPr>
        <w:t xml:space="preserve">  </w:t>
      </w:r>
      <w:r w:rsidR="00C95668" w:rsidRPr="003925E7">
        <w:rPr>
          <w:rFonts w:ascii="TH SarabunPSK" w:hAnsi="TH SarabunPSK" w:cs="TH SarabunPSK"/>
          <w:sz w:val="32"/>
          <w:szCs w:val="32"/>
          <w:cs/>
        </w:rPr>
        <w:t>ตำแหน่ง</w:t>
      </w:r>
      <w:r w:rsidR="005C3C51">
        <w:rPr>
          <w:rFonts w:ascii="TH SarabunPSK" w:hAnsi="TH SarabunPSK" w:cs="TH SarabunPSK"/>
          <w:sz w:val="32"/>
          <w:szCs w:val="32"/>
        </w:rPr>
        <w:t xml:space="preserve"> </w:t>
      </w:r>
      <w:r w:rsidR="00AD451D">
        <w:rPr>
          <w:rFonts w:ascii="TH SarabunPSK" w:hAnsi="TH SarabunPSK" w:cs="TH SarabunPSK" w:hint="cs"/>
          <w:sz w:val="32"/>
          <w:szCs w:val="32"/>
          <w:cs/>
        </w:rPr>
        <w:t>ปศุสัตว์จังหวัดเชียงใหม่</w:t>
      </w:r>
    </w:p>
    <w:p w14:paraId="6F83E48E" w14:textId="4E28BB41" w:rsidR="00C95668" w:rsidRPr="003925E7" w:rsidRDefault="005C3C51" w:rsidP="00D5290B">
      <w:pPr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                                               </w:t>
      </w:r>
      <w:r w:rsidR="00C95668" w:rsidRPr="003925E7">
        <w:rPr>
          <w:rFonts w:ascii="TH SarabunPSK" w:hAnsi="TH SarabunPSK" w:cs="TH SarabunPSK"/>
          <w:sz w:val="32"/>
          <w:szCs w:val="32"/>
          <w:cs/>
        </w:rPr>
        <w:t>วันที่</w:t>
      </w:r>
      <w:r w:rsidR="00C95668" w:rsidRPr="003925E7">
        <w:rPr>
          <w:rFonts w:ascii="TH SarabunPSK" w:hAnsi="TH SarabunPSK" w:cs="TH SarabunPSK"/>
          <w:sz w:val="32"/>
          <w:szCs w:val="32"/>
        </w:rPr>
        <w:t>……</w:t>
      </w:r>
      <w:r w:rsidR="00D5290B" w:rsidRPr="003925E7">
        <w:rPr>
          <w:rFonts w:ascii="TH SarabunPSK" w:hAnsi="TH SarabunPSK" w:cs="TH SarabunPSK"/>
          <w:sz w:val="32"/>
          <w:szCs w:val="32"/>
          <w:cs/>
        </w:rPr>
        <w:t>...................</w:t>
      </w:r>
      <w:r w:rsidR="00D5290B" w:rsidRPr="003925E7">
        <w:rPr>
          <w:rFonts w:ascii="TH SarabunPSK" w:hAnsi="TH SarabunPSK" w:cs="TH SarabunPSK"/>
          <w:sz w:val="32"/>
          <w:szCs w:val="32"/>
        </w:rPr>
        <w:t>……………………</w:t>
      </w:r>
    </w:p>
    <w:p w14:paraId="31E40D8E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4E8BEB4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3FE8C91F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607879E9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8E9BCB6" w14:textId="77777777" w:rsidR="00C95668" w:rsidRPr="003925E7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5AAC33BD" w14:textId="77777777" w:rsidR="001C4B88" w:rsidRPr="003925E7" w:rsidRDefault="001C4B8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1B49CDCD" w14:textId="77777777" w:rsidR="001C4B88" w:rsidRPr="003925E7" w:rsidRDefault="001C4B8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7968F9C6" w14:textId="77777777" w:rsidR="001C4B88" w:rsidRPr="003925E7" w:rsidRDefault="001C4B8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553FA4B7" w14:textId="77777777" w:rsidR="001C4B88" w:rsidRPr="003925E7" w:rsidRDefault="001C4B8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5C6B52B2" w14:textId="77777777" w:rsidR="001C4B88" w:rsidRPr="003925E7" w:rsidRDefault="001C4B8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06D98B3E" w14:textId="77E78092" w:rsidR="00C95668" w:rsidRPr="003925E7" w:rsidRDefault="00664C05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หมายเหตุ  </w:t>
      </w:r>
      <w:r w:rsidR="001F6A06" w:rsidRPr="003925E7">
        <w:rPr>
          <w:rFonts w:ascii="TH SarabunPSK" w:hAnsi="TH SarabunPSK" w:cs="TH SarabunPSK"/>
          <w:sz w:val="32"/>
          <w:szCs w:val="32"/>
          <w:cs/>
        </w:rPr>
        <w:t>กรุณาให้ผู้บังคับบัญชา</w:t>
      </w:r>
      <w:r w:rsidR="001F6A06" w:rsidRPr="003925E7">
        <w:rPr>
          <w:rFonts w:ascii="TH SarabunPSK" w:hAnsi="TH SarabunPSK" w:cs="TH SarabunPSK"/>
          <w:sz w:val="32"/>
          <w:szCs w:val="32"/>
          <w:u w:val="single"/>
          <w:cs/>
        </w:rPr>
        <w:t>ให้คะแนน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1F6A06" w:rsidRPr="003925E7">
        <w:rPr>
          <w:rFonts w:ascii="TH SarabunPSK" w:hAnsi="TH SarabunPSK" w:cs="TH SarabunPSK"/>
          <w:sz w:val="32"/>
          <w:szCs w:val="32"/>
          <w:cs/>
        </w:rPr>
        <w:t>โดย</w:t>
      </w:r>
      <w:r w:rsidR="00C95668" w:rsidRPr="003925E7">
        <w:rPr>
          <w:rFonts w:ascii="TH SarabunPSK" w:hAnsi="TH SarabunPSK" w:cs="TH SarabunPSK"/>
          <w:sz w:val="32"/>
          <w:szCs w:val="32"/>
          <w:cs/>
        </w:rPr>
        <w:t>ผู้ที่ผ่านการปร</w:t>
      </w:r>
      <w:r w:rsidR="00207B00" w:rsidRPr="003925E7">
        <w:rPr>
          <w:rFonts w:ascii="TH SarabunPSK" w:hAnsi="TH SarabunPSK" w:cs="TH SarabunPSK"/>
          <w:sz w:val="32"/>
          <w:szCs w:val="32"/>
          <w:cs/>
        </w:rPr>
        <w:t xml:space="preserve">ะเมินต้องได้รับคะแนนไม่ต่ำกว่า </w:t>
      </w:r>
      <w:r w:rsidR="00C95668" w:rsidRPr="003925E7">
        <w:rPr>
          <w:rFonts w:ascii="TH SarabunPSK" w:hAnsi="TH SarabunPSK" w:cs="TH SarabunPSK"/>
          <w:sz w:val="32"/>
          <w:szCs w:val="32"/>
        </w:rPr>
        <w:t xml:space="preserve">80 </w:t>
      </w:r>
      <w:r w:rsidR="00C95668" w:rsidRPr="003925E7">
        <w:rPr>
          <w:rFonts w:ascii="TH SarabunPSK" w:hAnsi="TH SarabunPSK" w:cs="TH SarabunPSK"/>
          <w:sz w:val="32"/>
          <w:szCs w:val="32"/>
          <w:cs/>
        </w:rPr>
        <w:t>คะแนน</w:t>
      </w:r>
      <w:r w:rsidR="001F6A06" w:rsidRPr="003925E7">
        <w:rPr>
          <w:rFonts w:ascii="TH SarabunPSK" w:hAnsi="TH SarabunPSK" w:cs="TH SarabunPSK"/>
          <w:sz w:val="32"/>
          <w:szCs w:val="32"/>
          <w:cs/>
        </w:rPr>
        <w:t xml:space="preserve"> และให้ผู้บังคับบัญชา</w:t>
      </w:r>
      <w:r w:rsidR="00D61232" w:rsidRPr="003925E7">
        <w:rPr>
          <w:rFonts w:ascii="TH SarabunPSK" w:hAnsi="TH SarabunPSK" w:cs="TH SarabunPSK"/>
          <w:sz w:val="32"/>
          <w:szCs w:val="32"/>
          <w:u w:val="single"/>
          <w:cs/>
        </w:rPr>
        <w:t>ลงชื่อกำกับ</w:t>
      </w:r>
      <w:r w:rsidR="00D61232" w:rsidRPr="003925E7">
        <w:rPr>
          <w:rFonts w:ascii="TH SarabunPSK" w:hAnsi="TH SarabunPSK" w:cs="TH SarabunPSK"/>
          <w:sz w:val="32"/>
          <w:szCs w:val="32"/>
          <w:cs/>
        </w:rPr>
        <w:t>ให้ครบถ้วน</w:t>
      </w:r>
    </w:p>
    <w:sectPr w:rsidR="00C95668" w:rsidRPr="003925E7" w:rsidSect="00E12076">
      <w:pgSz w:w="11906" w:h="16838" w:code="9"/>
      <w:pgMar w:top="567" w:right="1134" w:bottom="567" w:left="1701" w:header="720" w:footer="720" w:gutter="0"/>
      <w:pgNumType w:start="1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B7826A" w14:textId="77777777" w:rsidR="005B1A75" w:rsidRDefault="005B1A75">
      <w:r>
        <w:separator/>
      </w:r>
    </w:p>
  </w:endnote>
  <w:endnote w:type="continuationSeparator" w:id="0">
    <w:p w14:paraId="1453310E" w14:textId="77777777" w:rsidR="005B1A75" w:rsidRDefault="005B1A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AngsanaUPC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810000AF" w:usb1="4000204B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510DC9" w14:textId="77777777" w:rsidR="00897AA6" w:rsidRDefault="00897AA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48A9FDF" w14:textId="77777777" w:rsidR="00897AA6" w:rsidRDefault="00897AA6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FB04280" w14:textId="62A03F24" w:rsidR="00E12076" w:rsidRDefault="00E12076" w:rsidP="004F772A">
    <w:pPr>
      <w:pStyle w:val="Footer"/>
      <w:jc w:val="center"/>
    </w:pPr>
  </w:p>
  <w:p w14:paraId="592A58FF" w14:textId="2BB38197" w:rsidR="00897AA6" w:rsidRDefault="00897AA6">
    <w:pPr>
      <w:pStyle w:val="Footer"/>
      <w:ind w:right="360"/>
      <w:rPr>
        <w:color w:val="000000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AF9ADA" w14:textId="77777777" w:rsidR="004F772A" w:rsidRDefault="004F772A">
    <w:pPr>
      <w:pStyle w:val="Footer"/>
      <w:ind w:right="360"/>
      <w:rPr>
        <w:color w:val="000000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3AE8C8E" w14:textId="77777777" w:rsidR="005B1A75" w:rsidRDefault="005B1A75">
      <w:r>
        <w:separator/>
      </w:r>
    </w:p>
  </w:footnote>
  <w:footnote w:type="continuationSeparator" w:id="0">
    <w:p w14:paraId="69EB71A2" w14:textId="77777777" w:rsidR="005B1A75" w:rsidRDefault="005B1A7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261F289" w14:textId="77777777" w:rsidR="00897AA6" w:rsidRPr="00AA535D" w:rsidRDefault="00897AA6" w:rsidP="00AA535D">
    <w:pPr>
      <w:pStyle w:val="Header"/>
      <w:jc w:val="center"/>
      <w:rPr>
        <w:rFonts w:ascii="TH SarabunPSK" w:hAnsi="TH SarabunPSK" w:cs="TH SarabunPSK"/>
        <w:b/>
        <w:bCs/>
        <w:sz w:val="40"/>
        <w:szCs w:val="40"/>
      </w:rPr>
    </w:pPr>
    <w:r w:rsidRPr="00AA535D">
      <w:rPr>
        <w:rFonts w:ascii="TH SarabunPSK" w:hAnsi="TH SarabunPSK" w:cs="TH SarabunPSK"/>
        <w:b/>
        <w:bCs/>
        <w:sz w:val="40"/>
        <w:szCs w:val="40"/>
        <w:cs/>
      </w:rPr>
      <w:t>- ตัวอย่าง -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38FB4A5" w14:textId="77777777" w:rsidR="00546FE0" w:rsidRDefault="00546FE0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BA56616"/>
    <w:multiLevelType w:val="hybridMultilevel"/>
    <w:tmpl w:val="D40E9628"/>
    <w:lvl w:ilvl="0" w:tplc="10E222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2C82E45"/>
    <w:multiLevelType w:val="hybridMultilevel"/>
    <w:tmpl w:val="8C2A88B4"/>
    <w:lvl w:ilvl="0" w:tplc="62640E9A">
      <w:start w:val="1"/>
      <w:numFmt w:val="decimal"/>
      <w:lvlText w:val="%1."/>
      <w:lvlJc w:val="left"/>
      <w:pPr>
        <w:ind w:left="108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3AC5B9B"/>
    <w:multiLevelType w:val="singleLevel"/>
    <w:tmpl w:val="1EBEBAFC"/>
    <w:lvl w:ilvl="0">
      <w:start w:val="9"/>
      <w:numFmt w:val="bullet"/>
      <w:lvlText w:val="-"/>
      <w:lvlJc w:val="left"/>
      <w:pPr>
        <w:tabs>
          <w:tab w:val="num" w:pos="600"/>
        </w:tabs>
        <w:ind w:left="600" w:hanging="360"/>
      </w:pPr>
      <w:rPr>
        <w:rFonts w:hint="default"/>
        <w:cs w:val="0"/>
        <w:lang w:bidi="th-TH"/>
      </w:rPr>
    </w:lvl>
  </w:abstractNum>
  <w:abstractNum w:abstractNumId="3">
    <w:nsid w:val="16236FFB"/>
    <w:multiLevelType w:val="hybridMultilevel"/>
    <w:tmpl w:val="566007DA"/>
    <w:lvl w:ilvl="0" w:tplc="77068AAA">
      <w:start w:val="1"/>
      <w:numFmt w:val="decimal"/>
      <w:lvlText w:val="%1."/>
      <w:lvlJc w:val="left"/>
      <w:pPr>
        <w:ind w:left="180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>
    <w:nsid w:val="22111CC2"/>
    <w:multiLevelType w:val="hybridMultilevel"/>
    <w:tmpl w:val="ABE643EC"/>
    <w:lvl w:ilvl="0" w:tplc="8EA49B98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2C904625"/>
    <w:multiLevelType w:val="hybridMultilevel"/>
    <w:tmpl w:val="95927B5A"/>
    <w:lvl w:ilvl="0" w:tplc="D090CE20">
      <w:start w:val="1"/>
      <w:numFmt w:val="decimal"/>
      <w:lvlText w:val="(%1)"/>
      <w:lvlJc w:val="left"/>
      <w:pPr>
        <w:ind w:left="1125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45" w:hanging="360"/>
      </w:pPr>
    </w:lvl>
    <w:lvl w:ilvl="2" w:tplc="0409001B" w:tentative="1">
      <w:start w:val="1"/>
      <w:numFmt w:val="lowerRoman"/>
      <w:lvlText w:val="%3."/>
      <w:lvlJc w:val="right"/>
      <w:pPr>
        <w:ind w:left="2565" w:hanging="180"/>
      </w:pPr>
    </w:lvl>
    <w:lvl w:ilvl="3" w:tplc="0409000F" w:tentative="1">
      <w:start w:val="1"/>
      <w:numFmt w:val="decimal"/>
      <w:lvlText w:val="%4."/>
      <w:lvlJc w:val="left"/>
      <w:pPr>
        <w:ind w:left="3285" w:hanging="360"/>
      </w:pPr>
    </w:lvl>
    <w:lvl w:ilvl="4" w:tplc="04090019" w:tentative="1">
      <w:start w:val="1"/>
      <w:numFmt w:val="lowerLetter"/>
      <w:lvlText w:val="%5."/>
      <w:lvlJc w:val="left"/>
      <w:pPr>
        <w:ind w:left="4005" w:hanging="360"/>
      </w:pPr>
    </w:lvl>
    <w:lvl w:ilvl="5" w:tplc="0409001B" w:tentative="1">
      <w:start w:val="1"/>
      <w:numFmt w:val="lowerRoman"/>
      <w:lvlText w:val="%6."/>
      <w:lvlJc w:val="right"/>
      <w:pPr>
        <w:ind w:left="4725" w:hanging="180"/>
      </w:pPr>
    </w:lvl>
    <w:lvl w:ilvl="6" w:tplc="0409000F" w:tentative="1">
      <w:start w:val="1"/>
      <w:numFmt w:val="decimal"/>
      <w:lvlText w:val="%7."/>
      <w:lvlJc w:val="left"/>
      <w:pPr>
        <w:ind w:left="5445" w:hanging="360"/>
      </w:pPr>
    </w:lvl>
    <w:lvl w:ilvl="7" w:tplc="04090019" w:tentative="1">
      <w:start w:val="1"/>
      <w:numFmt w:val="lowerLetter"/>
      <w:lvlText w:val="%8."/>
      <w:lvlJc w:val="left"/>
      <w:pPr>
        <w:ind w:left="6165" w:hanging="360"/>
      </w:pPr>
    </w:lvl>
    <w:lvl w:ilvl="8" w:tplc="0409001B" w:tentative="1">
      <w:start w:val="1"/>
      <w:numFmt w:val="lowerRoman"/>
      <w:lvlText w:val="%9."/>
      <w:lvlJc w:val="right"/>
      <w:pPr>
        <w:ind w:left="6885" w:hanging="180"/>
      </w:pPr>
    </w:lvl>
  </w:abstractNum>
  <w:abstractNum w:abstractNumId="6">
    <w:nsid w:val="317C22D2"/>
    <w:multiLevelType w:val="hybridMultilevel"/>
    <w:tmpl w:val="C640FCF8"/>
    <w:lvl w:ilvl="0" w:tplc="3B360CEA">
      <w:start w:val="1"/>
      <w:numFmt w:val="bullet"/>
      <w:lvlText w:val="-"/>
      <w:lvlJc w:val="left"/>
      <w:pPr>
        <w:ind w:left="1354" w:hanging="360"/>
      </w:pPr>
      <w:rPr>
        <w:rFonts w:ascii="TH SarabunPSK" w:eastAsiaTheme="minorHAnsi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0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4" w:hanging="360"/>
      </w:pPr>
      <w:rPr>
        <w:rFonts w:ascii="Wingdings" w:hAnsi="Wingdings" w:hint="default"/>
      </w:rPr>
    </w:lvl>
  </w:abstractNum>
  <w:abstractNum w:abstractNumId="7">
    <w:nsid w:val="3B2944CC"/>
    <w:multiLevelType w:val="hybridMultilevel"/>
    <w:tmpl w:val="3E2C9ACA"/>
    <w:lvl w:ilvl="0" w:tplc="94C849EC">
      <w:start w:val="3"/>
      <w:numFmt w:val="bullet"/>
      <w:lvlText w:val="-"/>
      <w:lvlJc w:val="left"/>
      <w:pPr>
        <w:ind w:left="1080" w:hanging="360"/>
      </w:pPr>
      <w:rPr>
        <w:rFonts w:ascii="TH SarabunPSK" w:eastAsiaTheme="minorHAnsi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41B332B0"/>
    <w:multiLevelType w:val="hybridMultilevel"/>
    <w:tmpl w:val="AE44E104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>
    <w:nsid w:val="5AD450FC"/>
    <w:multiLevelType w:val="hybridMultilevel"/>
    <w:tmpl w:val="9D347A42"/>
    <w:lvl w:ilvl="0" w:tplc="1CB47082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10">
    <w:nsid w:val="60A84861"/>
    <w:multiLevelType w:val="hybridMultilevel"/>
    <w:tmpl w:val="92F2F7A2"/>
    <w:lvl w:ilvl="0" w:tplc="C6CC0472">
      <w:start w:val="1"/>
      <w:numFmt w:val="decimal"/>
      <w:lvlText w:val="%1."/>
      <w:lvlJc w:val="left"/>
      <w:pPr>
        <w:ind w:left="720" w:hanging="360"/>
      </w:pPr>
      <w:rPr>
        <w:rFonts w:ascii="TH SarabunPSK" w:hAnsi="TH SarabunPSK" w:cs="TH SarabunPSK"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8EE3D24"/>
    <w:multiLevelType w:val="hybridMultilevel"/>
    <w:tmpl w:val="593E0456"/>
    <w:lvl w:ilvl="0" w:tplc="6BA0626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A201675"/>
    <w:multiLevelType w:val="hybridMultilevel"/>
    <w:tmpl w:val="8F926576"/>
    <w:lvl w:ilvl="0" w:tplc="EC3EA716">
      <w:start w:val="1"/>
      <w:numFmt w:val="decimal"/>
      <w:lvlText w:val="%1."/>
      <w:lvlJc w:val="left"/>
      <w:pPr>
        <w:ind w:left="5748" w:hanging="360"/>
      </w:pPr>
      <w:rPr>
        <w:rFonts w:ascii="TH SarabunPSK" w:eastAsia="Calibri" w:hAnsi="TH SarabunPSK" w:cs="TH SarabunPSK"/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6468" w:hanging="360"/>
      </w:pPr>
    </w:lvl>
    <w:lvl w:ilvl="2" w:tplc="0409001B" w:tentative="1">
      <w:start w:val="1"/>
      <w:numFmt w:val="lowerRoman"/>
      <w:lvlText w:val="%3."/>
      <w:lvlJc w:val="right"/>
      <w:pPr>
        <w:ind w:left="7188" w:hanging="180"/>
      </w:pPr>
    </w:lvl>
    <w:lvl w:ilvl="3" w:tplc="0409000F" w:tentative="1">
      <w:start w:val="1"/>
      <w:numFmt w:val="decimal"/>
      <w:lvlText w:val="%4."/>
      <w:lvlJc w:val="left"/>
      <w:pPr>
        <w:ind w:left="7908" w:hanging="360"/>
      </w:pPr>
    </w:lvl>
    <w:lvl w:ilvl="4" w:tplc="04090019" w:tentative="1">
      <w:start w:val="1"/>
      <w:numFmt w:val="lowerLetter"/>
      <w:lvlText w:val="%5."/>
      <w:lvlJc w:val="left"/>
      <w:pPr>
        <w:ind w:left="8628" w:hanging="360"/>
      </w:pPr>
    </w:lvl>
    <w:lvl w:ilvl="5" w:tplc="0409001B" w:tentative="1">
      <w:start w:val="1"/>
      <w:numFmt w:val="lowerRoman"/>
      <w:lvlText w:val="%6."/>
      <w:lvlJc w:val="right"/>
      <w:pPr>
        <w:ind w:left="9348" w:hanging="180"/>
      </w:pPr>
    </w:lvl>
    <w:lvl w:ilvl="6" w:tplc="0409000F" w:tentative="1">
      <w:start w:val="1"/>
      <w:numFmt w:val="decimal"/>
      <w:lvlText w:val="%7."/>
      <w:lvlJc w:val="left"/>
      <w:pPr>
        <w:ind w:left="10068" w:hanging="360"/>
      </w:pPr>
    </w:lvl>
    <w:lvl w:ilvl="7" w:tplc="04090019" w:tentative="1">
      <w:start w:val="1"/>
      <w:numFmt w:val="lowerLetter"/>
      <w:lvlText w:val="%8."/>
      <w:lvlJc w:val="left"/>
      <w:pPr>
        <w:ind w:left="10788" w:hanging="360"/>
      </w:pPr>
    </w:lvl>
    <w:lvl w:ilvl="8" w:tplc="0409001B" w:tentative="1">
      <w:start w:val="1"/>
      <w:numFmt w:val="lowerRoman"/>
      <w:lvlText w:val="%9."/>
      <w:lvlJc w:val="right"/>
      <w:pPr>
        <w:ind w:left="11508" w:hanging="180"/>
      </w:pPr>
    </w:lvl>
  </w:abstractNum>
  <w:abstractNum w:abstractNumId="13">
    <w:nsid w:val="7361253F"/>
    <w:multiLevelType w:val="hybridMultilevel"/>
    <w:tmpl w:val="A6E64822"/>
    <w:lvl w:ilvl="0" w:tplc="C0E8274E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5BB4CB6"/>
    <w:multiLevelType w:val="hybridMultilevel"/>
    <w:tmpl w:val="502C3F06"/>
    <w:lvl w:ilvl="0" w:tplc="24683666">
      <w:start w:val="1"/>
      <w:numFmt w:val="decimal"/>
      <w:lvlText w:val="%1."/>
      <w:lvlJc w:val="left"/>
      <w:pPr>
        <w:ind w:left="1800" w:hanging="360"/>
      </w:pPr>
      <w:rPr>
        <w:rFonts w:ascii="TH SarabunPSK" w:eastAsia="Cordia New" w:hAnsi="TH SarabunPSK" w:cs="TH SarabunPSK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2"/>
  </w:num>
  <w:num w:numId="2">
    <w:abstractNumId w:val="5"/>
  </w:num>
  <w:num w:numId="3">
    <w:abstractNumId w:val="13"/>
  </w:num>
  <w:num w:numId="4">
    <w:abstractNumId w:val="10"/>
  </w:num>
  <w:num w:numId="5">
    <w:abstractNumId w:val="14"/>
  </w:num>
  <w:num w:numId="6">
    <w:abstractNumId w:val="12"/>
  </w:num>
  <w:num w:numId="7">
    <w:abstractNumId w:val="3"/>
  </w:num>
  <w:num w:numId="8">
    <w:abstractNumId w:val="11"/>
  </w:num>
  <w:num w:numId="9">
    <w:abstractNumId w:val="9"/>
  </w:num>
  <w:num w:numId="10">
    <w:abstractNumId w:val="1"/>
  </w:num>
  <w:num w:numId="11">
    <w:abstractNumId w:val="6"/>
  </w:num>
  <w:num w:numId="12">
    <w:abstractNumId w:val="0"/>
  </w:num>
  <w:num w:numId="13">
    <w:abstractNumId w:val="7"/>
  </w:num>
  <w:num w:numId="14">
    <w:abstractNumId w:val="8"/>
  </w:num>
  <w:num w:numId="15">
    <w:abstractNumId w:val="4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9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doNotUseHTMLParagraphAutoSpacing/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5946"/>
    <w:rsid w:val="0000375B"/>
    <w:rsid w:val="00007A0E"/>
    <w:rsid w:val="0001181B"/>
    <w:rsid w:val="000177D5"/>
    <w:rsid w:val="00022420"/>
    <w:rsid w:val="0002342B"/>
    <w:rsid w:val="00023472"/>
    <w:rsid w:val="0002469A"/>
    <w:rsid w:val="00024EFE"/>
    <w:rsid w:val="000269D9"/>
    <w:rsid w:val="00030183"/>
    <w:rsid w:val="0003597F"/>
    <w:rsid w:val="000359C8"/>
    <w:rsid w:val="00036FC4"/>
    <w:rsid w:val="00037D7B"/>
    <w:rsid w:val="00045E49"/>
    <w:rsid w:val="00045FF7"/>
    <w:rsid w:val="00046E4F"/>
    <w:rsid w:val="000476CC"/>
    <w:rsid w:val="00054CF6"/>
    <w:rsid w:val="00055329"/>
    <w:rsid w:val="000568CA"/>
    <w:rsid w:val="00057A67"/>
    <w:rsid w:val="00063AC8"/>
    <w:rsid w:val="00063B6E"/>
    <w:rsid w:val="00064BF0"/>
    <w:rsid w:val="00065BA9"/>
    <w:rsid w:val="0007334D"/>
    <w:rsid w:val="000745C3"/>
    <w:rsid w:val="000809AF"/>
    <w:rsid w:val="00081F1F"/>
    <w:rsid w:val="00085385"/>
    <w:rsid w:val="00086174"/>
    <w:rsid w:val="00087B3A"/>
    <w:rsid w:val="00090E0A"/>
    <w:rsid w:val="000941EC"/>
    <w:rsid w:val="0009481B"/>
    <w:rsid w:val="00096104"/>
    <w:rsid w:val="00097A62"/>
    <w:rsid w:val="000A0732"/>
    <w:rsid w:val="000A284F"/>
    <w:rsid w:val="000A2E3C"/>
    <w:rsid w:val="000B4548"/>
    <w:rsid w:val="000B622B"/>
    <w:rsid w:val="000C1B6B"/>
    <w:rsid w:val="000C24FE"/>
    <w:rsid w:val="000C29E4"/>
    <w:rsid w:val="000C3A69"/>
    <w:rsid w:val="000C6ED5"/>
    <w:rsid w:val="000D1C43"/>
    <w:rsid w:val="000D3B66"/>
    <w:rsid w:val="000D61E5"/>
    <w:rsid w:val="000E1F1A"/>
    <w:rsid w:val="000E2AC1"/>
    <w:rsid w:val="000F409D"/>
    <w:rsid w:val="0010104A"/>
    <w:rsid w:val="00101B2F"/>
    <w:rsid w:val="001060FB"/>
    <w:rsid w:val="0010642E"/>
    <w:rsid w:val="00110768"/>
    <w:rsid w:val="00110C5E"/>
    <w:rsid w:val="0011269E"/>
    <w:rsid w:val="001152E6"/>
    <w:rsid w:val="00115356"/>
    <w:rsid w:val="00117DB8"/>
    <w:rsid w:val="001212C5"/>
    <w:rsid w:val="00125DCD"/>
    <w:rsid w:val="00132138"/>
    <w:rsid w:val="00133F15"/>
    <w:rsid w:val="00134E5B"/>
    <w:rsid w:val="00145228"/>
    <w:rsid w:val="00152F7C"/>
    <w:rsid w:val="00155ECD"/>
    <w:rsid w:val="00157710"/>
    <w:rsid w:val="0016559E"/>
    <w:rsid w:val="00165FF4"/>
    <w:rsid w:val="001670D0"/>
    <w:rsid w:val="00167E99"/>
    <w:rsid w:val="00170C8F"/>
    <w:rsid w:val="00172C75"/>
    <w:rsid w:val="00173C92"/>
    <w:rsid w:val="00173E82"/>
    <w:rsid w:val="00174236"/>
    <w:rsid w:val="00174F36"/>
    <w:rsid w:val="0017621A"/>
    <w:rsid w:val="00180027"/>
    <w:rsid w:val="00180E35"/>
    <w:rsid w:val="00181F44"/>
    <w:rsid w:val="00183346"/>
    <w:rsid w:val="001839FB"/>
    <w:rsid w:val="00185B76"/>
    <w:rsid w:val="00190C9F"/>
    <w:rsid w:val="00192EFB"/>
    <w:rsid w:val="0019466F"/>
    <w:rsid w:val="00195383"/>
    <w:rsid w:val="001A3E0B"/>
    <w:rsid w:val="001A4533"/>
    <w:rsid w:val="001A5B7C"/>
    <w:rsid w:val="001B1DD1"/>
    <w:rsid w:val="001B2ECE"/>
    <w:rsid w:val="001B3851"/>
    <w:rsid w:val="001B5A4C"/>
    <w:rsid w:val="001B7807"/>
    <w:rsid w:val="001C08D0"/>
    <w:rsid w:val="001C0953"/>
    <w:rsid w:val="001C3893"/>
    <w:rsid w:val="001C4B88"/>
    <w:rsid w:val="001C5E29"/>
    <w:rsid w:val="001D2A20"/>
    <w:rsid w:val="001D3B51"/>
    <w:rsid w:val="001D3F9F"/>
    <w:rsid w:val="001D44A8"/>
    <w:rsid w:val="001D4AF3"/>
    <w:rsid w:val="001D6C42"/>
    <w:rsid w:val="001E093A"/>
    <w:rsid w:val="001E0C14"/>
    <w:rsid w:val="001E27A0"/>
    <w:rsid w:val="001E3756"/>
    <w:rsid w:val="001E43D0"/>
    <w:rsid w:val="001E74E9"/>
    <w:rsid w:val="001F0E38"/>
    <w:rsid w:val="001F0E67"/>
    <w:rsid w:val="001F4CDA"/>
    <w:rsid w:val="001F58D5"/>
    <w:rsid w:val="001F5BDB"/>
    <w:rsid w:val="001F6A06"/>
    <w:rsid w:val="001F6A23"/>
    <w:rsid w:val="0020171A"/>
    <w:rsid w:val="002047EB"/>
    <w:rsid w:val="00204D0C"/>
    <w:rsid w:val="00207B00"/>
    <w:rsid w:val="00210AFC"/>
    <w:rsid w:val="00210D59"/>
    <w:rsid w:val="00212A8B"/>
    <w:rsid w:val="00216103"/>
    <w:rsid w:val="0021692F"/>
    <w:rsid w:val="00223A96"/>
    <w:rsid w:val="00230431"/>
    <w:rsid w:val="00233EE8"/>
    <w:rsid w:val="0023514F"/>
    <w:rsid w:val="002358C0"/>
    <w:rsid w:val="0024188F"/>
    <w:rsid w:val="00242E72"/>
    <w:rsid w:val="0024399A"/>
    <w:rsid w:val="0025390D"/>
    <w:rsid w:val="00255D00"/>
    <w:rsid w:val="0025618B"/>
    <w:rsid w:val="0025775D"/>
    <w:rsid w:val="002626BF"/>
    <w:rsid w:val="00270AF2"/>
    <w:rsid w:val="002721D9"/>
    <w:rsid w:val="0027228A"/>
    <w:rsid w:val="00272FBE"/>
    <w:rsid w:val="00275A55"/>
    <w:rsid w:val="002872C0"/>
    <w:rsid w:val="0029275F"/>
    <w:rsid w:val="00293B06"/>
    <w:rsid w:val="00297E28"/>
    <w:rsid w:val="002A196D"/>
    <w:rsid w:val="002A50DA"/>
    <w:rsid w:val="002A6BA0"/>
    <w:rsid w:val="002A7113"/>
    <w:rsid w:val="002A7D91"/>
    <w:rsid w:val="002B3B1E"/>
    <w:rsid w:val="002B53DC"/>
    <w:rsid w:val="002B57AA"/>
    <w:rsid w:val="002B5DC7"/>
    <w:rsid w:val="002B5FFE"/>
    <w:rsid w:val="002B778A"/>
    <w:rsid w:val="002C0858"/>
    <w:rsid w:val="002C3264"/>
    <w:rsid w:val="002D1959"/>
    <w:rsid w:val="002D2350"/>
    <w:rsid w:val="002D296B"/>
    <w:rsid w:val="002D4CE9"/>
    <w:rsid w:val="002D4F4C"/>
    <w:rsid w:val="002E0AF0"/>
    <w:rsid w:val="002E1A34"/>
    <w:rsid w:val="002E2BD9"/>
    <w:rsid w:val="002E337F"/>
    <w:rsid w:val="002E33D1"/>
    <w:rsid w:val="002F2C6A"/>
    <w:rsid w:val="00300647"/>
    <w:rsid w:val="00300AE7"/>
    <w:rsid w:val="003019F1"/>
    <w:rsid w:val="003020CE"/>
    <w:rsid w:val="00304800"/>
    <w:rsid w:val="003118C0"/>
    <w:rsid w:val="0031251C"/>
    <w:rsid w:val="003143E5"/>
    <w:rsid w:val="00315FA8"/>
    <w:rsid w:val="00315FC2"/>
    <w:rsid w:val="003160B4"/>
    <w:rsid w:val="00316AFE"/>
    <w:rsid w:val="00321BF7"/>
    <w:rsid w:val="00321C38"/>
    <w:rsid w:val="00323504"/>
    <w:rsid w:val="00325EED"/>
    <w:rsid w:val="00334D12"/>
    <w:rsid w:val="00343572"/>
    <w:rsid w:val="0034673E"/>
    <w:rsid w:val="00356618"/>
    <w:rsid w:val="00356D6D"/>
    <w:rsid w:val="003579CE"/>
    <w:rsid w:val="00357C37"/>
    <w:rsid w:val="00363D0C"/>
    <w:rsid w:val="0036605B"/>
    <w:rsid w:val="00374AF2"/>
    <w:rsid w:val="003925E7"/>
    <w:rsid w:val="00394737"/>
    <w:rsid w:val="00395ADF"/>
    <w:rsid w:val="00396D9D"/>
    <w:rsid w:val="003A010F"/>
    <w:rsid w:val="003A503F"/>
    <w:rsid w:val="003A57C7"/>
    <w:rsid w:val="003A5D2F"/>
    <w:rsid w:val="003A753B"/>
    <w:rsid w:val="003B22C1"/>
    <w:rsid w:val="003C4EDF"/>
    <w:rsid w:val="003D10B9"/>
    <w:rsid w:val="003D18F6"/>
    <w:rsid w:val="003D77AB"/>
    <w:rsid w:val="003E59DD"/>
    <w:rsid w:val="003E6152"/>
    <w:rsid w:val="003E62DA"/>
    <w:rsid w:val="003E6425"/>
    <w:rsid w:val="003E6903"/>
    <w:rsid w:val="003F2E10"/>
    <w:rsid w:val="003F63CE"/>
    <w:rsid w:val="0040056F"/>
    <w:rsid w:val="004014BA"/>
    <w:rsid w:val="00401B6D"/>
    <w:rsid w:val="00405B62"/>
    <w:rsid w:val="004074D8"/>
    <w:rsid w:val="0040781A"/>
    <w:rsid w:val="0041157F"/>
    <w:rsid w:val="00415D88"/>
    <w:rsid w:val="00420B61"/>
    <w:rsid w:val="00420FD1"/>
    <w:rsid w:val="00423493"/>
    <w:rsid w:val="00432FE8"/>
    <w:rsid w:val="00433B44"/>
    <w:rsid w:val="004343B4"/>
    <w:rsid w:val="00440EF3"/>
    <w:rsid w:val="00441D58"/>
    <w:rsid w:val="0044233D"/>
    <w:rsid w:val="00447A1F"/>
    <w:rsid w:val="00453C29"/>
    <w:rsid w:val="004572A5"/>
    <w:rsid w:val="00460C55"/>
    <w:rsid w:val="00462A34"/>
    <w:rsid w:val="0046782B"/>
    <w:rsid w:val="00472C4B"/>
    <w:rsid w:val="00474E2F"/>
    <w:rsid w:val="004775BA"/>
    <w:rsid w:val="004902A0"/>
    <w:rsid w:val="00490870"/>
    <w:rsid w:val="00491D49"/>
    <w:rsid w:val="00491ED4"/>
    <w:rsid w:val="00493CDD"/>
    <w:rsid w:val="00494A55"/>
    <w:rsid w:val="004A10CE"/>
    <w:rsid w:val="004A1514"/>
    <w:rsid w:val="004A2257"/>
    <w:rsid w:val="004B0E3B"/>
    <w:rsid w:val="004B2431"/>
    <w:rsid w:val="004B3103"/>
    <w:rsid w:val="004B34DB"/>
    <w:rsid w:val="004C74EB"/>
    <w:rsid w:val="004D0537"/>
    <w:rsid w:val="004D057E"/>
    <w:rsid w:val="004D1056"/>
    <w:rsid w:val="004D2D6A"/>
    <w:rsid w:val="004D394D"/>
    <w:rsid w:val="004D5389"/>
    <w:rsid w:val="004D5CE5"/>
    <w:rsid w:val="004D5DEA"/>
    <w:rsid w:val="004D798D"/>
    <w:rsid w:val="004D7E35"/>
    <w:rsid w:val="004E0D9A"/>
    <w:rsid w:val="004E0F5D"/>
    <w:rsid w:val="004E20C5"/>
    <w:rsid w:val="004E2F9C"/>
    <w:rsid w:val="004E3C3C"/>
    <w:rsid w:val="004E3C7A"/>
    <w:rsid w:val="004E753B"/>
    <w:rsid w:val="004F17DB"/>
    <w:rsid w:val="004F1D78"/>
    <w:rsid w:val="004F772A"/>
    <w:rsid w:val="00500903"/>
    <w:rsid w:val="005015E3"/>
    <w:rsid w:val="00510644"/>
    <w:rsid w:val="00511252"/>
    <w:rsid w:val="00513CF8"/>
    <w:rsid w:val="00514364"/>
    <w:rsid w:val="00514A06"/>
    <w:rsid w:val="0051788A"/>
    <w:rsid w:val="00521DFC"/>
    <w:rsid w:val="00523834"/>
    <w:rsid w:val="0052384C"/>
    <w:rsid w:val="00525CFA"/>
    <w:rsid w:val="00530AF4"/>
    <w:rsid w:val="00531A6E"/>
    <w:rsid w:val="00535D23"/>
    <w:rsid w:val="00543946"/>
    <w:rsid w:val="00544BB7"/>
    <w:rsid w:val="0054537E"/>
    <w:rsid w:val="005453A6"/>
    <w:rsid w:val="00546FE0"/>
    <w:rsid w:val="00553540"/>
    <w:rsid w:val="00553F3D"/>
    <w:rsid w:val="00555694"/>
    <w:rsid w:val="0055600B"/>
    <w:rsid w:val="005622FA"/>
    <w:rsid w:val="00564D91"/>
    <w:rsid w:val="00567EDE"/>
    <w:rsid w:val="00573E54"/>
    <w:rsid w:val="0057461F"/>
    <w:rsid w:val="00574732"/>
    <w:rsid w:val="0057499F"/>
    <w:rsid w:val="00574B9D"/>
    <w:rsid w:val="00576B04"/>
    <w:rsid w:val="00577AE8"/>
    <w:rsid w:val="005801C1"/>
    <w:rsid w:val="00582070"/>
    <w:rsid w:val="00585411"/>
    <w:rsid w:val="00587266"/>
    <w:rsid w:val="00591258"/>
    <w:rsid w:val="00594662"/>
    <w:rsid w:val="005A106D"/>
    <w:rsid w:val="005A3C25"/>
    <w:rsid w:val="005A48A1"/>
    <w:rsid w:val="005A58AB"/>
    <w:rsid w:val="005A5F16"/>
    <w:rsid w:val="005B1A75"/>
    <w:rsid w:val="005C0639"/>
    <w:rsid w:val="005C3C51"/>
    <w:rsid w:val="005C68CE"/>
    <w:rsid w:val="005C7C0B"/>
    <w:rsid w:val="005D02C8"/>
    <w:rsid w:val="005D1EE8"/>
    <w:rsid w:val="005D799B"/>
    <w:rsid w:val="005E1043"/>
    <w:rsid w:val="005F4E75"/>
    <w:rsid w:val="005F7389"/>
    <w:rsid w:val="00606411"/>
    <w:rsid w:val="00606962"/>
    <w:rsid w:val="00610D92"/>
    <w:rsid w:val="00611C82"/>
    <w:rsid w:val="00612494"/>
    <w:rsid w:val="00613FBC"/>
    <w:rsid w:val="006145C4"/>
    <w:rsid w:val="0061604B"/>
    <w:rsid w:val="0061610A"/>
    <w:rsid w:val="006200A8"/>
    <w:rsid w:val="00620838"/>
    <w:rsid w:val="006230D8"/>
    <w:rsid w:val="006242B0"/>
    <w:rsid w:val="006321AC"/>
    <w:rsid w:val="006323E1"/>
    <w:rsid w:val="006360DE"/>
    <w:rsid w:val="006378FE"/>
    <w:rsid w:val="00637B9B"/>
    <w:rsid w:val="006402F4"/>
    <w:rsid w:val="0064361F"/>
    <w:rsid w:val="006567F3"/>
    <w:rsid w:val="00660F95"/>
    <w:rsid w:val="0066266F"/>
    <w:rsid w:val="00663011"/>
    <w:rsid w:val="006633EF"/>
    <w:rsid w:val="00664C05"/>
    <w:rsid w:val="00666F02"/>
    <w:rsid w:val="00666FBC"/>
    <w:rsid w:val="0066771D"/>
    <w:rsid w:val="00673C20"/>
    <w:rsid w:val="00674755"/>
    <w:rsid w:val="006750CD"/>
    <w:rsid w:val="00675190"/>
    <w:rsid w:val="00675EF3"/>
    <w:rsid w:val="006770EE"/>
    <w:rsid w:val="006805AF"/>
    <w:rsid w:val="006825A1"/>
    <w:rsid w:val="00682BB5"/>
    <w:rsid w:val="006855A5"/>
    <w:rsid w:val="00685B89"/>
    <w:rsid w:val="00691705"/>
    <w:rsid w:val="00691FD3"/>
    <w:rsid w:val="00692CC3"/>
    <w:rsid w:val="00694002"/>
    <w:rsid w:val="00694607"/>
    <w:rsid w:val="00696032"/>
    <w:rsid w:val="006A10F9"/>
    <w:rsid w:val="006A3F57"/>
    <w:rsid w:val="006A505C"/>
    <w:rsid w:val="006A6980"/>
    <w:rsid w:val="006B0019"/>
    <w:rsid w:val="006B31D8"/>
    <w:rsid w:val="006B3250"/>
    <w:rsid w:val="006B5546"/>
    <w:rsid w:val="006B706B"/>
    <w:rsid w:val="006C1893"/>
    <w:rsid w:val="006C3228"/>
    <w:rsid w:val="006D0C91"/>
    <w:rsid w:val="006D138B"/>
    <w:rsid w:val="006D1E90"/>
    <w:rsid w:val="006D2631"/>
    <w:rsid w:val="006D5468"/>
    <w:rsid w:val="006D59EC"/>
    <w:rsid w:val="006D7089"/>
    <w:rsid w:val="006E2FAB"/>
    <w:rsid w:val="006E3A5E"/>
    <w:rsid w:val="006E4C3D"/>
    <w:rsid w:val="006E51FD"/>
    <w:rsid w:val="006F01A8"/>
    <w:rsid w:val="006F57EE"/>
    <w:rsid w:val="006F7B38"/>
    <w:rsid w:val="00702240"/>
    <w:rsid w:val="0070628D"/>
    <w:rsid w:val="00706BEB"/>
    <w:rsid w:val="00711EE6"/>
    <w:rsid w:val="00712F6E"/>
    <w:rsid w:val="007208F6"/>
    <w:rsid w:val="00721ACA"/>
    <w:rsid w:val="00722AE6"/>
    <w:rsid w:val="00724B25"/>
    <w:rsid w:val="007259B5"/>
    <w:rsid w:val="00727CE1"/>
    <w:rsid w:val="007325E9"/>
    <w:rsid w:val="00744E3F"/>
    <w:rsid w:val="00745E19"/>
    <w:rsid w:val="00746A8B"/>
    <w:rsid w:val="00747FC6"/>
    <w:rsid w:val="007523A3"/>
    <w:rsid w:val="00752459"/>
    <w:rsid w:val="00752E6E"/>
    <w:rsid w:val="0075482E"/>
    <w:rsid w:val="00756094"/>
    <w:rsid w:val="00756BFE"/>
    <w:rsid w:val="007610CD"/>
    <w:rsid w:val="00761211"/>
    <w:rsid w:val="00761851"/>
    <w:rsid w:val="0077008F"/>
    <w:rsid w:val="00770A9E"/>
    <w:rsid w:val="00785946"/>
    <w:rsid w:val="00786D25"/>
    <w:rsid w:val="00790A45"/>
    <w:rsid w:val="00791AF9"/>
    <w:rsid w:val="00797CE9"/>
    <w:rsid w:val="007A6FB5"/>
    <w:rsid w:val="007B1846"/>
    <w:rsid w:val="007B2DAA"/>
    <w:rsid w:val="007B3209"/>
    <w:rsid w:val="007B4023"/>
    <w:rsid w:val="007B47EA"/>
    <w:rsid w:val="007B58EA"/>
    <w:rsid w:val="007B5D2A"/>
    <w:rsid w:val="007C3418"/>
    <w:rsid w:val="007D0255"/>
    <w:rsid w:val="007E183A"/>
    <w:rsid w:val="007E519A"/>
    <w:rsid w:val="007F1AE6"/>
    <w:rsid w:val="008034AB"/>
    <w:rsid w:val="00803F10"/>
    <w:rsid w:val="00804CDF"/>
    <w:rsid w:val="00805AE2"/>
    <w:rsid w:val="00810118"/>
    <w:rsid w:val="00812B81"/>
    <w:rsid w:val="00812BA5"/>
    <w:rsid w:val="00813BD8"/>
    <w:rsid w:val="00816AE8"/>
    <w:rsid w:val="00816CAB"/>
    <w:rsid w:val="008175AB"/>
    <w:rsid w:val="00822821"/>
    <w:rsid w:val="00823162"/>
    <w:rsid w:val="00826A89"/>
    <w:rsid w:val="00827161"/>
    <w:rsid w:val="008300B6"/>
    <w:rsid w:val="008376AC"/>
    <w:rsid w:val="00837D79"/>
    <w:rsid w:val="008413AF"/>
    <w:rsid w:val="00843215"/>
    <w:rsid w:val="008442F2"/>
    <w:rsid w:val="00847174"/>
    <w:rsid w:val="008555E4"/>
    <w:rsid w:val="00856D32"/>
    <w:rsid w:val="0085739C"/>
    <w:rsid w:val="008604D3"/>
    <w:rsid w:val="00863461"/>
    <w:rsid w:val="00865ABB"/>
    <w:rsid w:val="008708BE"/>
    <w:rsid w:val="00871141"/>
    <w:rsid w:val="00876624"/>
    <w:rsid w:val="0088019C"/>
    <w:rsid w:val="00884C8C"/>
    <w:rsid w:val="00886EE5"/>
    <w:rsid w:val="008913C1"/>
    <w:rsid w:val="008928C2"/>
    <w:rsid w:val="008949BC"/>
    <w:rsid w:val="00895052"/>
    <w:rsid w:val="00897AA6"/>
    <w:rsid w:val="008A2B0A"/>
    <w:rsid w:val="008A6B9E"/>
    <w:rsid w:val="008B6735"/>
    <w:rsid w:val="008C7956"/>
    <w:rsid w:val="008D0E25"/>
    <w:rsid w:val="008D0EE2"/>
    <w:rsid w:val="008D3F3C"/>
    <w:rsid w:val="008D730C"/>
    <w:rsid w:val="008E0F23"/>
    <w:rsid w:val="008E1CCF"/>
    <w:rsid w:val="008E50C4"/>
    <w:rsid w:val="008F089F"/>
    <w:rsid w:val="008F0CDD"/>
    <w:rsid w:val="008F33B8"/>
    <w:rsid w:val="008F38AD"/>
    <w:rsid w:val="008F486E"/>
    <w:rsid w:val="00902657"/>
    <w:rsid w:val="00903614"/>
    <w:rsid w:val="00910438"/>
    <w:rsid w:val="00912C1C"/>
    <w:rsid w:val="009133D7"/>
    <w:rsid w:val="009147B0"/>
    <w:rsid w:val="00914E00"/>
    <w:rsid w:val="009150C5"/>
    <w:rsid w:val="009179A2"/>
    <w:rsid w:val="00921C7F"/>
    <w:rsid w:val="009236BA"/>
    <w:rsid w:val="009269D7"/>
    <w:rsid w:val="009306DB"/>
    <w:rsid w:val="00940E29"/>
    <w:rsid w:val="009410DB"/>
    <w:rsid w:val="00945443"/>
    <w:rsid w:val="00945DCA"/>
    <w:rsid w:val="0094698D"/>
    <w:rsid w:val="00951E5F"/>
    <w:rsid w:val="009522E0"/>
    <w:rsid w:val="009530FA"/>
    <w:rsid w:val="009539DD"/>
    <w:rsid w:val="0095690B"/>
    <w:rsid w:val="00962A7C"/>
    <w:rsid w:val="009731FB"/>
    <w:rsid w:val="009744A0"/>
    <w:rsid w:val="00975342"/>
    <w:rsid w:val="00975F3F"/>
    <w:rsid w:val="009770F0"/>
    <w:rsid w:val="00980E56"/>
    <w:rsid w:val="00981AC4"/>
    <w:rsid w:val="00981CBC"/>
    <w:rsid w:val="00983263"/>
    <w:rsid w:val="00984EBE"/>
    <w:rsid w:val="00986606"/>
    <w:rsid w:val="009869A3"/>
    <w:rsid w:val="00994DF3"/>
    <w:rsid w:val="009973D9"/>
    <w:rsid w:val="009974B7"/>
    <w:rsid w:val="009B02A5"/>
    <w:rsid w:val="009B1C84"/>
    <w:rsid w:val="009B3601"/>
    <w:rsid w:val="009B51AB"/>
    <w:rsid w:val="009B52D3"/>
    <w:rsid w:val="009B7D15"/>
    <w:rsid w:val="009C36E9"/>
    <w:rsid w:val="009C587A"/>
    <w:rsid w:val="009C6B90"/>
    <w:rsid w:val="009C7C27"/>
    <w:rsid w:val="009D42F4"/>
    <w:rsid w:val="009D597F"/>
    <w:rsid w:val="009E05DF"/>
    <w:rsid w:val="009E1F80"/>
    <w:rsid w:val="009E5C96"/>
    <w:rsid w:val="009E675C"/>
    <w:rsid w:val="009F0B7D"/>
    <w:rsid w:val="009F0E89"/>
    <w:rsid w:val="009F233F"/>
    <w:rsid w:val="009F49F2"/>
    <w:rsid w:val="009F591F"/>
    <w:rsid w:val="009F62EA"/>
    <w:rsid w:val="00A00B7C"/>
    <w:rsid w:val="00A06153"/>
    <w:rsid w:val="00A113CD"/>
    <w:rsid w:val="00A176C5"/>
    <w:rsid w:val="00A2108B"/>
    <w:rsid w:val="00A275B7"/>
    <w:rsid w:val="00A31DA7"/>
    <w:rsid w:val="00A343DE"/>
    <w:rsid w:val="00A370FD"/>
    <w:rsid w:val="00A403F8"/>
    <w:rsid w:val="00A40711"/>
    <w:rsid w:val="00A428A9"/>
    <w:rsid w:val="00A43D1B"/>
    <w:rsid w:val="00A46FD1"/>
    <w:rsid w:val="00A513C3"/>
    <w:rsid w:val="00A523F6"/>
    <w:rsid w:val="00A53170"/>
    <w:rsid w:val="00A5491A"/>
    <w:rsid w:val="00A63110"/>
    <w:rsid w:val="00A644F4"/>
    <w:rsid w:val="00A664B5"/>
    <w:rsid w:val="00A70621"/>
    <w:rsid w:val="00A70D91"/>
    <w:rsid w:val="00A71647"/>
    <w:rsid w:val="00A721A0"/>
    <w:rsid w:val="00A73062"/>
    <w:rsid w:val="00A74F29"/>
    <w:rsid w:val="00A8294F"/>
    <w:rsid w:val="00A92F71"/>
    <w:rsid w:val="00AA1815"/>
    <w:rsid w:val="00AA499C"/>
    <w:rsid w:val="00AA535D"/>
    <w:rsid w:val="00AA577E"/>
    <w:rsid w:val="00AA7D2D"/>
    <w:rsid w:val="00AB3025"/>
    <w:rsid w:val="00AB4C3B"/>
    <w:rsid w:val="00AB69DA"/>
    <w:rsid w:val="00AB7928"/>
    <w:rsid w:val="00AC07DA"/>
    <w:rsid w:val="00AC0A73"/>
    <w:rsid w:val="00AC1345"/>
    <w:rsid w:val="00AC4246"/>
    <w:rsid w:val="00AC442E"/>
    <w:rsid w:val="00AC4C24"/>
    <w:rsid w:val="00AC4E02"/>
    <w:rsid w:val="00AC633B"/>
    <w:rsid w:val="00AD03A1"/>
    <w:rsid w:val="00AD2FAD"/>
    <w:rsid w:val="00AD3673"/>
    <w:rsid w:val="00AD449E"/>
    <w:rsid w:val="00AD451D"/>
    <w:rsid w:val="00AD76D3"/>
    <w:rsid w:val="00AE27CE"/>
    <w:rsid w:val="00AE53CD"/>
    <w:rsid w:val="00AE5509"/>
    <w:rsid w:val="00AE7F2A"/>
    <w:rsid w:val="00AF153B"/>
    <w:rsid w:val="00AF3A04"/>
    <w:rsid w:val="00AF41B0"/>
    <w:rsid w:val="00AF7427"/>
    <w:rsid w:val="00B012C7"/>
    <w:rsid w:val="00B0295D"/>
    <w:rsid w:val="00B02B00"/>
    <w:rsid w:val="00B11717"/>
    <w:rsid w:val="00B2279A"/>
    <w:rsid w:val="00B231B5"/>
    <w:rsid w:val="00B26580"/>
    <w:rsid w:val="00B27FFD"/>
    <w:rsid w:val="00B3464F"/>
    <w:rsid w:val="00B363E2"/>
    <w:rsid w:val="00B45FC6"/>
    <w:rsid w:val="00B46E2E"/>
    <w:rsid w:val="00B47112"/>
    <w:rsid w:val="00B47EA3"/>
    <w:rsid w:val="00B500E9"/>
    <w:rsid w:val="00B507DA"/>
    <w:rsid w:val="00B50B69"/>
    <w:rsid w:val="00B5361E"/>
    <w:rsid w:val="00B54FF4"/>
    <w:rsid w:val="00B56783"/>
    <w:rsid w:val="00B57413"/>
    <w:rsid w:val="00B6018C"/>
    <w:rsid w:val="00B604E2"/>
    <w:rsid w:val="00B6061B"/>
    <w:rsid w:val="00B61005"/>
    <w:rsid w:val="00B664EF"/>
    <w:rsid w:val="00B70F85"/>
    <w:rsid w:val="00B70FB0"/>
    <w:rsid w:val="00B72D2C"/>
    <w:rsid w:val="00B73E16"/>
    <w:rsid w:val="00B85713"/>
    <w:rsid w:val="00B91DC4"/>
    <w:rsid w:val="00B91FF2"/>
    <w:rsid w:val="00B93C16"/>
    <w:rsid w:val="00B94F44"/>
    <w:rsid w:val="00B955D5"/>
    <w:rsid w:val="00BA4401"/>
    <w:rsid w:val="00BB1959"/>
    <w:rsid w:val="00BB4B0D"/>
    <w:rsid w:val="00BC09A5"/>
    <w:rsid w:val="00BC0B37"/>
    <w:rsid w:val="00BC6FF4"/>
    <w:rsid w:val="00BC7F02"/>
    <w:rsid w:val="00BD1F75"/>
    <w:rsid w:val="00BE7659"/>
    <w:rsid w:val="00BF1A29"/>
    <w:rsid w:val="00BF3FB6"/>
    <w:rsid w:val="00BF64AE"/>
    <w:rsid w:val="00BF6959"/>
    <w:rsid w:val="00BF731C"/>
    <w:rsid w:val="00C05ACF"/>
    <w:rsid w:val="00C219E8"/>
    <w:rsid w:val="00C23052"/>
    <w:rsid w:val="00C30C93"/>
    <w:rsid w:val="00C34C88"/>
    <w:rsid w:val="00C35952"/>
    <w:rsid w:val="00C365DD"/>
    <w:rsid w:val="00C37D2A"/>
    <w:rsid w:val="00C440FB"/>
    <w:rsid w:val="00C46E97"/>
    <w:rsid w:val="00C471BA"/>
    <w:rsid w:val="00C47FC6"/>
    <w:rsid w:val="00C50B77"/>
    <w:rsid w:val="00C539F7"/>
    <w:rsid w:val="00C53C4C"/>
    <w:rsid w:val="00C54354"/>
    <w:rsid w:val="00C552C4"/>
    <w:rsid w:val="00C55D7B"/>
    <w:rsid w:val="00C57FF9"/>
    <w:rsid w:val="00C62609"/>
    <w:rsid w:val="00C735E1"/>
    <w:rsid w:val="00C73E91"/>
    <w:rsid w:val="00C76F5D"/>
    <w:rsid w:val="00C81A63"/>
    <w:rsid w:val="00C85567"/>
    <w:rsid w:val="00C930D9"/>
    <w:rsid w:val="00C93952"/>
    <w:rsid w:val="00C946B1"/>
    <w:rsid w:val="00C947C6"/>
    <w:rsid w:val="00C95668"/>
    <w:rsid w:val="00C969CD"/>
    <w:rsid w:val="00C972A9"/>
    <w:rsid w:val="00CA0736"/>
    <w:rsid w:val="00CA1495"/>
    <w:rsid w:val="00CA5DEA"/>
    <w:rsid w:val="00CA6CFC"/>
    <w:rsid w:val="00CB327E"/>
    <w:rsid w:val="00CB3420"/>
    <w:rsid w:val="00CB399A"/>
    <w:rsid w:val="00CB790B"/>
    <w:rsid w:val="00CC05F1"/>
    <w:rsid w:val="00CC1B6B"/>
    <w:rsid w:val="00CC1E22"/>
    <w:rsid w:val="00CC4B24"/>
    <w:rsid w:val="00CD085F"/>
    <w:rsid w:val="00CD38DE"/>
    <w:rsid w:val="00CD658F"/>
    <w:rsid w:val="00CD72EA"/>
    <w:rsid w:val="00CE3072"/>
    <w:rsid w:val="00CE7B84"/>
    <w:rsid w:val="00CF00C8"/>
    <w:rsid w:val="00CF15D3"/>
    <w:rsid w:val="00CF44E7"/>
    <w:rsid w:val="00D03F99"/>
    <w:rsid w:val="00D04861"/>
    <w:rsid w:val="00D06BF9"/>
    <w:rsid w:val="00D07748"/>
    <w:rsid w:val="00D0784C"/>
    <w:rsid w:val="00D07BEA"/>
    <w:rsid w:val="00D13803"/>
    <w:rsid w:val="00D139C4"/>
    <w:rsid w:val="00D2006C"/>
    <w:rsid w:val="00D23268"/>
    <w:rsid w:val="00D2485E"/>
    <w:rsid w:val="00D254AF"/>
    <w:rsid w:val="00D27B2D"/>
    <w:rsid w:val="00D31DD5"/>
    <w:rsid w:val="00D42426"/>
    <w:rsid w:val="00D43E53"/>
    <w:rsid w:val="00D45866"/>
    <w:rsid w:val="00D46527"/>
    <w:rsid w:val="00D4782C"/>
    <w:rsid w:val="00D5290B"/>
    <w:rsid w:val="00D542BE"/>
    <w:rsid w:val="00D559FA"/>
    <w:rsid w:val="00D56341"/>
    <w:rsid w:val="00D57423"/>
    <w:rsid w:val="00D61232"/>
    <w:rsid w:val="00D628A7"/>
    <w:rsid w:val="00D6504B"/>
    <w:rsid w:val="00D65114"/>
    <w:rsid w:val="00D664A6"/>
    <w:rsid w:val="00D672FA"/>
    <w:rsid w:val="00D7282A"/>
    <w:rsid w:val="00D751ED"/>
    <w:rsid w:val="00D83046"/>
    <w:rsid w:val="00D8410D"/>
    <w:rsid w:val="00D846DC"/>
    <w:rsid w:val="00D850CF"/>
    <w:rsid w:val="00D8721E"/>
    <w:rsid w:val="00D93F4E"/>
    <w:rsid w:val="00D95A64"/>
    <w:rsid w:val="00D96C6F"/>
    <w:rsid w:val="00D974DC"/>
    <w:rsid w:val="00DA0E21"/>
    <w:rsid w:val="00DA4EC9"/>
    <w:rsid w:val="00DA666E"/>
    <w:rsid w:val="00DA6BA7"/>
    <w:rsid w:val="00DB0004"/>
    <w:rsid w:val="00DB11B2"/>
    <w:rsid w:val="00DB3F5F"/>
    <w:rsid w:val="00DB4EDF"/>
    <w:rsid w:val="00DC1BE9"/>
    <w:rsid w:val="00DC2970"/>
    <w:rsid w:val="00DD08B1"/>
    <w:rsid w:val="00DD0AF0"/>
    <w:rsid w:val="00DD245B"/>
    <w:rsid w:val="00DD7DC1"/>
    <w:rsid w:val="00DE1F31"/>
    <w:rsid w:val="00DE7326"/>
    <w:rsid w:val="00DE75A1"/>
    <w:rsid w:val="00DF5A99"/>
    <w:rsid w:val="00E0098F"/>
    <w:rsid w:val="00E042E1"/>
    <w:rsid w:val="00E07D98"/>
    <w:rsid w:val="00E10DBB"/>
    <w:rsid w:val="00E12076"/>
    <w:rsid w:val="00E20ABC"/>
    <w:rsid w:val="00E223E0"/>
    <w:rsid w:val="00E268FD"/>
    <w:rsid w:val="00E26EC9"/>
    <w:rsid w:val="00E30DC3"/>
    <w:rsid w:val="00E320F9"/>
    <w:rsid w:val="00E33F55"/>
    <w:rsid w:val="00E3412E"/>
    <w:rsid w:val="00E34EDC"/>
    <w:rsid w:val="00E40F2D"/>
    <w:rsid w:val="00E4130C"/>
    <w:rsid w:val="00E4165F"/>
    <w:rsid w:val="00E41D45"/>
    <w:rsid w:val="00E41F24"/>
    <w:rsid w:val="00E42461"/>
    <w:rsid w:val="00E43A91"/>
    <w:rsid w:val="00E43BBE"/>
    <w:rsid w:val="00E47A8D"/>
    <w:rsid w:val="00E50A12"/>
    <w:rsid w:val="00E511DF"/>
    <w:rsid w:val="00E523D5"/>
    <w:rsid w:val="00E57489"/>
    <w:rsid w:val="00E6055A"/>
    <w:rsid w:val="00E678B7"/>
    <w:rsid w:val="00E67AB2"/>
    <w:rsid w:val="00E71A4D"/>
    <w:rsid w:val="00E72DAA"/>
    <w:rsid w:val="00E76695"/>
    <w:rsid w:val="00E77081"/>
    <w:rsid w:val="00E806ED"/>
    <w:rsid w:val="00E825D4"/>
    <w:rsid w:val="00E8309F"/>
    <w:rsid w:val="00E92338"/>
    <w:rsid w:val="00E926F6"/>
    <w:rsid w:val="00E97BCB"/>
    <w:rsid w:val="00EA1DF9"/>
    <w:rsid w:val="00EA222F"/>
    <w:rsid w:val="00EA455C"/>
    <w:rsid w:val="00EA5154"/>
    <w:rsid w:val="00EA7181"/>
    <w:rsid w:val="00EB3D82"/>
    <w:rsid w:val="00EB42BA"/>
    <w:rsid w:val="00EB4A42"/>
    <w:rsid w:val="00EB7591"/>
    <w:rsid w:val="00EC08DC"/>
    <w:rsid w:val="00EC196A"/>
    <w:rsid w:val="00EC25DC"/>
    <w:rsid w:val="00EC643E"/>
    <w:rsid w:val="00ED00BB"/>
    <w:rsid w:val="00ED112F"/>
    <w:rsid w:val="00ED1553"/>
    <w:rsid w:val="00ED19D7"/>
    <w:rsid w:val="00ED21D2"/>
    <w:rsid w:val="00ED3F24"/>
    <w:rsid w:val="00ED411B"/>
    <w:rsid w:val="00ED5431"/>
    <w:rsid w:val="00EE021D"/>
    <w:rsid w:val="00EE0BC4"/>
    <w:rsid w:val="00EE6F6C"/>
    <w:rsid w:val="00EF0782"/>
    <w:rsid w:val="00EF08EA"/>
    <w:rsid w:val="00EF4AD6"/>
    <w:rsid w:val="00EF4CD3"/>
    <w:rsid w:val="00EF552F"/>
    <w:rsid w:val="00EF7DD4"/>
    <w:rsid w:val="00F0086B"/>
    <w:rsid w:val="00F00BFE"/>
    <w:rsid w:val="00F01D64"/>
    <w:rsid w:val="00F02061"/>
    <w:rsid w:val="00F034CE"/>
    <w:rsid w:val="00F04653"/>
    <w:rsid w:val="00F10BAA"/>
    <w:rsid w:val="00F21393"/>
    <w:rsid w:val="00F21BA5"/>
    <w:rsid w:val="00F2223B"/>
    <w:rsid w:val="00F22C58"/>
    <w:rsid w:val="00F23B30"/>
    <w:rsid w:val="00F27C86"/>
    <w:rsid w:val="00F30E56"/>
    <w:rsid w:val="00F341BA"/>
    <w:rsid w:val="00F34327"/>
    <w:rsid w:val="00F41B5D"/>
    <w:rsid w:val="00F43EAA"/>
    <w:rsid w:val="00F471B2"/>
    <w:rsid w:val="00F5199F"/>
    <w:rsid w:val="00F53BB9"/>
    <w:rsid w:val="00F53F3A"/>
    <w:rsid w:val="00F6261D"/>
    <w:rsid w:val="00F70D52"/>
    <w:rsid w:val="00F734DA"/>
    <w:rsid w:val="00F73C95"/>
    <w:rsid w:val="00F74282"/>
    <w:rsid w:val="00F75258"/>
    <w:rsid w:val="00F77261"/>
    <w:rsid w:val="00F8306B"/>
    <w:rsid w:val="00F84673"/>
    <w:rsid w:val="00F87679"/>
    <w:rsid w:val="00F87AA4"/>
    <w:rsid w:val="00F90D15"/>
    <w:rsid w:val="00F926C1"/>
    <w:rsid w:val="00F93A74"/>
    <w:rsid w:val="00FA1DF7"/>
    <w:rsid w:val="00FB3DC3"/>
    <w:rsid w:val="00FB75CE"/>
    <w:rsid w:val="00FC1D9E"/>
    <w:rsid w:val="00FC45B1"/>
    <w:rsid w:val="00FC5A6D"/>
    <w:rsid w:val="00FC5BA6"/>
    <w:rsid w:val="00FD0183"/>
    <w:rsid w:val="00FD1FC7"/>
    <w:rsid w:val="00FD2DDF"/>
    <w:rsid w:val="00FD47C4"/>
    <w:rsid w:val="00FD563C"/>
    <w:rsid w:val="00FD693E"/>
    <w:rsid w:val="00FE13D7"/>
    <w:rsid w:val="00FE3009"/>
    <w:rsid w:val="00FF0B81"/>
    <w:rsid w:val="00FF2E05"/>
    <w:rsid w:val="00FF3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0E715F3D"/>
  <w15:docId w15:val="{A780E38B-B0A2-4D43-854D-4197B1DE3B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ordia New" w:eastAsia="Cordia New" w:hAnsi="Cordia New" w:cs="Angsana New"/>
        <w:lang w:val="en-US" w:eastAsia="en-US" w:bidi="th-TH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552C4"/>
    <w:rPr>
      <w:rFonts w:cs="Cordia New"/>
      <w:sz w:val="28"/>
      <w:szCs w:val="28"/>
    </w:rPr>
  </w:style>
  <w:style w:type="paragraph" w:styleId="Heading1">
    <w:name w:val="heading 1"/>
    <w:basedOn w:val="Normal"/>
    <w:next w:val="Normal"/>
    <w:qFormat/>
    <w:pPr>
      <w:keepNext/>
      <w:spacing w:before="12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qFormat/>
    <w:pPr>
      <w:keepNext/>
      <w:spacing w:before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qFormat/>
    <w:pPr>
      <w:keepNext/>
      <w:spacing w:before="120"/>
      <w:jc w:val="both"/>
      <w:outlineLvl w:val="2"/>
    </w:pPr>
    <w:rPr>
      <w:sz w:val="32"/>
      <w:szCs w:val="32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sz w:val="32"/>
      <w:szCs w:val="32"/>
      <w:u w:val="single"/>
    </w:rPr>
  </w:style>
  <w:style w:type="paragraph" w:styleId="Heading5">
    <w:name w:val="heading 5"/>
    <w:basedOn w:val="Normal"/>
    <w:next w:val="Normal"/>
    <w:link w:val="Heading5Char"/>
    <w:qFormat/>
    <w:pPr>
      <w:keepNext/>
      <w:jc w:val="both"/>
      <w:outlineLvl w:val="4"/>
    </w:pPr>
    <w:rPr>
      <w:sz w:val="32"/>
      <w:szCs w:val="32"/>
      <w:u w:val="single"/>
    </w:rPr>
  </w:style>
  <w:style w:type="paragraph" w:styleId="Heading6">
    <w:name w:val="heading 6"/>
    <w:basedOn w:val="Normal"/>
    <w:next w:val="Normal"/>
    <w:qFormat/>
    <w:pPr>
      <w:keepNext/>
      <w:pBdr>
        <w:top w:val="single" w:sz="4" w:space="1" w:color="auto"/>
        <w:left w:val="single" w:sz="4" w:space="4" w:color="auto"/>
        <w:bottom w:val="single" w:sz="4" w:space="0" w:color="auto"/>
        <w:right w:val="single" w:sz="4" w:space="4" w:color="auto"/>
      </w:pBdr>
      <w:spacing w:line="480" w:lineRule="auto"/>
      <w:outlineLvl w:val="5"/>
    </w:pPr>
    <w:rPr>
      <w:b/>
      <w:bCs/>
      <w:sz w:val="34"/>
      <w:szCs w:val="34"/>
    </w:rPr>
  </w:style>
  <w:style w:type="paragraph" w:styleId="Heading7">
    <w:name w:val="heading 7"/>
    <w:basedOn w:val="Normal"/>
    <w:next w:val="Normal"/>
    <w:qFormat/>
    <w:pPr>
      <w:keepNext/>
      <w:jc w:val="center"/>
      <w:outlineLvl w:val="6"/>
    </w:pPr>
    <w:rPr>
      <w:b/>
      <w:bCs/>
      <w:sz w:val="40"/>
      <w:szCs w:val="40"/>
    </w:rPr>
  </w:style>
  <w:style w:type="paragraph" w:styleId="Heading8">
    <w:name w:val="heading 8"/>
    <w:basedOn w:val="Normal"/>
    <w:next w:val="Normal"/>
    <w:qFormat/>
    <w:pPr>
      <w:keepNext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360" w:lineRule="auto"/>
      <w:outlineLvl w:val="7"/>
    </w:pPr>
    <w:rPr>
      <w:sz w:val="34"/>
      <w:szCs w:val="34"/>
    </w:rPr>
  </w:style>
  <w:style w:type="paragraph" w:styleId="Heading9">
    <w:name w:val="heading 9"/>
    <w:basedOn w:val="Normal"/>
    <w:next w:val="Normal"/>
    <w:qFormat/>
    <w:pPr>
      <w:keepNext/>
      <w:jc w:val="right"/>
      <w:outlineLvl w:val="8"/>
    </w:pPr>
    <w:rPr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semiHidden/>
    <w:pPr>
      <w:jc w:val="both"/>
    </w:pPr>
    <w:rPr>
      <w:sz w:val="32"/>
      <w:szCs w:val="32"/>
    </w:rPr>
  </w:style>
  <w:style w:type="paragraph" w:styleId="Header">
    <w:name w:val="header"/>
    <w:basedOn w:val="Normal"/>
    <w:link w:val="HeaderChar"/>
    <w:uiPriority w:val="99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styleId="BodyText2">
    <w:name w:val="Body Text 2"/>
    <w:basedOn w:val="Normal"/>
    <w:semiHidden/>
    <w:rPr>
      <w:sz w:val="32"/>
      <w:szCs w:val="32"/>
    </w:rPr>
  </w:style>
  <w:style w:type="paragraph" w:styleId="BodyText3">
    <w:name w:val="Body Text 3"/>
    <w:basedOn w:val="Normal"/>
    <w:semiHidden/>
    <w:pPr>
      <w:jc w:val="thaiDistribute"/>
    </w:pPr>
    <w:rPr>
      <w:spacing w:val="-4"/>
      <w:sz w:val="32"/>
      <w:szCs w:val="32"/>
    </w:rPr>
  </w:style>
  <w:style w:type="paragraph" w:styleId="BodyTextIndent">
    <w:name w:val="Body Text Indent"/>
    <w:basedOn w:val="Normal"/>
    <w:semiHidden/>
    <w:pPr>
      <w:ind w:firstLine="720"/>
      <w:jc w:val="thaiDistribute"/>
    </w:pPr>
    <w:rPr>
      <w:rFonts w:ascii="AngsanaUPC" w:hAnsi="AngsanaUPC" w:cs="AngsanaUPC"/>
      <w:b/>
      <w:bCs/>
      <w:spacing w:val="-12"/>
      <w:sz w:val="32"/>
      <w:szCs w:val="32"/>
      <w:u w:val="single"/>
      <w:lang w:eastAsia="zh-CN"/>
    </w:rPr>
  </w:style>
  <w:style w:type="paragraph" w:styleId="Caption">
    <w:name w:val="caption"/>
    <w:basedOn w:val="Normal"/>
    <w:next w:val="Normal"/>
    <w:qFormat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</w:pPr>
    <w:rPr>
      <w:rFonts w:ascii="Times New Roman" w:eastAsia="Times New Roman" w:hAnsi="Times New Roman"/>
      <w:b/>
      <w:bCs/>
      <w:sz w:val="32"/>
      <w:szCs w:val="32"/>
    </w:rPr>
  </w:style>
  <w:style w:type="paragraph" w:styleId="Title">
    <w:name w:val="Title"/>
    <w:basedOn w:val="Normal"/>
    <w:qFormat/>
    <w:pPr>
      <w:jc w:val="center"/>
    </w:pPr>
    <w:rPr>
      <w:rFonts w:ascii="Angsana New" w:hAnsi="Angsana New" w:cs="Angsana New"/>
      <w:b/>
      <w:bCs/>
      <w:sz w:val="36"/>
      <w:szCs w:val="36"/>
      <w:u w:val="single"/>
    </w:rPr>
  </w:style>
  <w:style w:type="paragraph" w:styleId="Subtitle">
    <w:name w:val="Subtitle"/>
    <w:basedOn w:val="Normal"/>
    <w:qFormat/>
    <w:pPr>
      <w:spacing w:before="240"/>
      <w:jc w:val="thaiDistribute"/>
    </w:pPr>
    <w:rPr>
      <w:sz w:val="32"/>
      <w:szCs w:val="32"/>
    </w:rPr>
  </w:style>
  <w:style w:type="character" w:styleId="PageNumber">
    <w:name w:val="page number"/>
    <w:basedOn w:val="DefaultParagraphFont"/>
    <w:semiHidden/>
  </w:style>
  <w:style w:type="paragraph" w:styleId="BalloonText">
    <w:name w:val="Balloon Text"/>
    <w:basedOn w:val="Normal"/>
    <w:link w:val="BalloonTextChar"/>
    <w:uiPriority w:val="99"/>
    <w:semiHidden/>
    <w:unhideWhenUsed/>
    <w:rsid w:val="003C4EDF"/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link w:val="BalloonText"/>
    <w:uiPriority w:val="99"/>
    <w:semiHidden/>
    <w:rsid w:val="003C4EDF"/>
    <w:rPr>
      <w:rFonts w:ascii="Leelawadee" w:hAnsi="Leelawadee"/>
      <w:sz w:val="18"/>
      <w:szCs w:val="22"/>
    </w:rPr>
  </w:style>
  <w:style w:type="character" w:customStyle="1" w:styleId="a">
    <w:name w:val="ไฮเปอร์ลิงก์"/>
    <w:uiPriority w:val="99"/>
    <w:unhideWhenUsed/>
    <w:rsid w:val="00746A8B"/>
    <w:rPr>
      <w:color w:val="0563C1"/>
      <w:u w:val="single"/>
    </w:rPr>
  </w:style>
  <w:style w:type="character" w:customStyle="1" w:styleId="a0">
    <w:name w:val="ไฮเปอร์ลิงก์ที่ไปมาแล้ว"/>
    <w:uiPriority w:val="99"/>
    <w:semiHidden/>
    <w:unhideWhenUsed/>
    <w:rsid w:val="00746A8B"/>
    <w:rPr>
      <w:color w:val="954F72"/>
      <w:u w:val="single"/>
    </w:rPr>
  </w:style>
  <w:style w:type="character" w:customStyle="1" w:styleId="HeaderChar">
    <w:name w:val="Header Char"/>
    <w:link w:val="Header"/>
    <w:uiPriority w:val="99"/>
    <w:rsid w:val="000C3A69"/>
    <w:rPr>
      <w:rFonts w:cs="Cordia New"/>
      <w:sz w:val="28"/>
      <w:szCs w:val="28"/>
    </w:rPr>
  </w:style>
  <w:style w:type="table" w:styleId="TableGrid">
    <w:name w:val="Table Grid"/>
    <w:basedOn w:val="TableNormal"/>
    <w:uiPriority w:val="59"/>
    <w:rsid w:val="003E62D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link w:val="Heading5"/>
    <w:rsid w:val="00902657"/>
    <w:rPr>
      <w:rFonts w:cs="Cordia New"/>
      <w:sz w:val="32"/>
      <w:szCs w:val="32"/>
      <w:u w:val="single"/>
    </w:rPr>
  </w:style>
  <w:style w:type="paragraph" w:styleId="ListParagraph">
    <w:name w:val="List Paragraph"/>
    <w:basedOn w:val="Normal"/>
    <w:uiPriority w:val="34"/>
    <w:qFormat/>
    <w:rsid w:val="004B0E3B"/>
    <w:pPr>
      <w:spacing w:after="200" w:line="276" w:lineRule="auto"/>
      <w:ind w:left="720"/>
      <w:contextualSpacing/>
    </w:pPr>
    <w:rPr>
      <w:rFonts w:ascii="Calibri" w:eastAsia="Calibri" w:hAnsi="Calibri"/>
      <w:sz w:val="22"/>
    </w:rPr>
  </w:style>
  <w:style w:type="character" w:styleId="Emphasis">
    <w:name w:val="Emphasis"/>
    <w:uiPriority w:val="20"/>
    <w:qFormat/>
    <w:rsid w:val="00F43EAA"/>
    <w:rPr>
      <w:i/>
      <w:iCs/>
    </w:rPr>
  </w:style>
  <w:style w:type="character" w:styleId="Hyperlink">
    <w:name w:val="Hyperlink"/>
    <w:uiPriority w:val="99"/>
    <w:unhideWhenUsed/>
    <w:rsid w:val="003118C0"/>
    <w:rPr>
      <w:color w:val="0563C1"/>
      <w:u w:val="single"/>
    </w:rPr>
  </w:style>
  <w:style w:type="character" w:customStyle="1" w:styleId="FooterChar">
    <w:name w:val="Footer Char"/>
    <w:basedOn w:val="DefaultParagraphFont"/>
    <w:link w:val="Footer"/>
    <w:uiPriority w:val="99"/>
    <w:rsid w:val="00B231B5"/>
    <w:rPr>
      <w:rFonts w:cs="Cordia New"/>
      <w:sz w:val="28"/>
      <w:szCs w:val="28"/>
    </w:rPr>
  </w:style>
  <w:style w:type="paragraph" w:customStyle="1" w:styleId="Default">
    <w:name w:val="Default"/>
    <w:rsid w:val="009744A0"/>
    <w:pPr>
      <w:autoSpaceDE w:val="0"/>
      <w:autoSpaceDN w:val="0"/>
      <w:adjustRightInd w:val="0"/>
    </w:pPr>
    <w:rPr>
      <w:rFonts w:ascii="TH SarabunPSK" w:hAnsi="TH SarabunPSK" w:cs="TH SarabunPSK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6000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en.wikipedia.org/wiki/Rhabdovirida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0411B1-6535-4ABD-878A-2EE20D35A4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5768</Words>
  <Characters>32878</Characters>
  <Application>Microsoft Office Word</Application>
  <DocSecurity>0</DocSecurity>
  <Lines>273</Lines>
  <Paragraphs>7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  <vt:variant>
        <vt:lpstr>ชื่อ</vt:lpstr>
      </vt:variant>
      <vt:variant>
        <vt:i4>1</vt:i4>
      </vt:variant>
    </vt:vector>
  </HeadingPairs>
  <TitlesOfParts>
    <vt:vector size="3" baseType="lpstr">
      <vt:lpstr/>
      <vt:lpstr> </vt:lpstr>
      <vt:lpstr> </vt:lpstr>
    </vt:vector>
  </TitlesOfParts>
  <Company>DLD</Company>
  <LinksUpToDate>false</LinksUpToDate>
  <CharactersWithSpaces>38569</CharactersWithSpaces>
  <SharedDoc>false</SharedDoc>
  <HLinks>
    <vt:vector size="6" baseType="variant">
      <vt:variant>
        <vt:i4>3145836</vt:i4>
      </vt:variant>
      <vt:variant>
        <vt:i4>0</vt:i4>
      </vt:variant>
      <vt:variant>
        <vt:i4>0</vt:i4>
      </vt:variant>
      <vt:variant>
        <vt:i4>5</vt:i4>
      </vt:variant>
      <vt:variant>
        <vt:lpwstr>http://person.dld.go.th/2557/JD.php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LD</dc:creator>
  <cp:lastModifiedBy>Windows User</cp:lastModifiedBy>
  <cp:revision>3</cp:revision>
  <cp:lastPrinted>2020-12-24T06:07:00Z</cp:lastPrinted>
  <dcterms:created xsi:type="dcterms:W3CDTF">2020-12-25T05:12:00Z</dcterms:created>
  <dcterms:modified xsi:type="dcterms:W3CDTF">2021-01-11T08:18:00Z</dcterms:modified>
</cp:coreProperties>
</file>